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28534F" w14:textId="4566B5D9" w:rsidR="0046347D" w:rsidRPr="001061E1" w:rsidRDefault="00FA620C" w:rsidP="00BE0AC1">
      <w:pPr>
        <w:jc w:val="center"/>
        <w:rPr>
          <w:b/>
          <w:bCs/>
        </w:rPr>
      </w:pPr>
      <w:r>
        <w:rPr>
          <w:b/>
          <w:bCs/>
        </w:rPr>
        <w:t>A</w:t>
      </w:r>
      <w:r w:rsidR="009F5A2B">
        <w:rPr>
          <w:b/>
          <w:bCs/>
        </w:rPr>
        <w:t xml:space="preserve"> relationship framework </w:t>
      </w:r>
      <w:r>
        <w:rPr>
          <w:b/>
          <w:bCs/>
        </w:rPr>
        <w:t>for</w:t>
      </w:r>
      <w:r w:rsidR="009F5A2B">
        <w:rPr>
          <w:b/>
          <w:bCs/>
        </w:rPr>
        <w:t xml:space="preserve"> </w:t>
      </w:r>
      <w:r w:rsidR="00BE0AC1" w:rsidRPr="001061E1">
        <w:rPr>
          <w:b/>
          <w:bCs/>
        </w:rPr>
        <w:t>Y</w:t>
      </w:r>
      <w:r w:rsidR="0046347D" w:rsidRPr="001061E1">
        <w:rPr>
          <w:b/>
          <w:bCs/>
        </w:rPr>
        <w:t xml:space="preserve">outh work </w:t>
      </w:r>
      <w:r w:rsidR="009F5A2B">
        <w:rPr>
          <w:b/>
          <w:bCs/>
        </w:rPr>
        <w:t>practice</w:t>
      </w:r>
    </w:p>
    <w:p w14:paraId="32C4CE1B" w14:textId="0DDA4C54" w:rsidR="005E2F45" w:rsidRPr="00FC019A" w:rsidRDefault="00FC019A">
      <w:pPr>
        <w:rPr>
          <w:b/>
          <w:bCs/>
        </w:rPr>
      </w:pPr>
      <w:r w:rsidRPr="00FC019A">
        <w:rPr>
          <w:b/>
          <w:bCs/>
        </w:rPr>
        <w:t>Abstract</w:t>
      </w:r>
    </w:p>
    <w:p w14:paraId="0AAEE5C5" w14:textId="1F1D179A" w:rsidR="00FC019A" w:rsidRDefault="00FC019A">
      <w:r>
        <w:t xml:space="preserve">This article outlines the theoretical underpinnings and the resulting </w:t>
      </w:r>
      <w:r w:rsidR="00BE6332">
        <w:t xml:space="preserve">relationship based </w:t>
      </w:r>
      <w:r>
        <w:t xml:space="preserve">conceptual framework </w:t>
      </w:r>
      <w:r w:rsidR="00BE6332">
        <w:t>devised</w:t>
      </w:r>
      <w:r>
        <w:t xml:space="preserve"> to </w:t>
      </w:r>
      <w:r w:rsidR="00BE6332">
        <w:t xml:space="preserve">provide </w:t>
      </w:r>
      <w:r w:rsidR="00F61B38">
        <w:t>a</w:t>
      </w:r>
      <w:r w:rsidR="00BE6332">
        <w:t xml:space="preserve"> </w:t>
      </w:r>
      <w:r w:rsidR="00C069AE">
        <w:t>foundational</w:t>
      </w:r>
      <w:r w:rsidR="00BE6332">
        <w:t xml:space="preserve"> context, parameters and purpose to youth</w:t>
      </w:r>
      <w:r>
        <w:t xml:space="preserve"> work</w:t>
      </w:r>
      <w:r w:rsidR="00932450">
        <w:t xml:space="preserve">. The basis for the framework is </w:t>
      </w:r>
      <w:r w:rsidR="00647920">
        <w:t>supporting young people to build</w:t>
      </w:r>
      <w:r w:rsidR="00932450">
        <w:t>, develop and maintain</w:t>
      </w:r>
      <w:r w:rsidR="00647920">
        <w:t xml:space="preserve"> positive</w:t>
      </w:r>
      <w:r w:rsidR="00932450">
        <w:t xml:space="preserve"> relationships </w:t>
      </w:r>
      <w:r w:rsidR="004726F5">
        <w:t xml:space="preserve">within the social context of </w:t>
      </w:r>
      <w:r w:rsidR="00647920">
        <w:t>their</w:t>
      </w:r>
      <w:r w:rsidR="004726F5">
        <w:t xml:space="preserve"> lives</w:t>
      </w:r>
      <w:r w:rsidR="00647920">
        <w:t xml:space="preserve">. </w:t>
      </w:r>
      <w:r w:rsidR="00783751">
        <w:t xml:space="preserve">This </w:t>
      </w:r>
      <w:r w:rsidR="00647920">
        <w:t xml:space="preserve">approach </w:t>
      </w:r>
      <w:r w:rsidR="00BE6332">
        <w:t>blends</w:t>
      </w:r>
      <w:r w:rsidR="00932450">
        <w:t xml:space="preserve"> positive youth development </w:t>
      </w:r>
      <w:r w:rsidR="00C069AE">
        <w:fldChar w:fldCharType="begin"/>
      </w:r>
      <w:r w:rsidR="00C069AE">
        <w:instrText xml:space="preserve"> ADDIN EN.CITE &lt;EndNote&gt;&lt;Cite&gt;&lt;Author&gt;Benson&lt;/Author&gt;&lt;Year&gt;2006&lt;/Year&gt;&lt;IDText&gt;Positive Youth Development: Theory, Research  and Applications&lt;/IDText&gt;&lt;DisplayText&gt;(Benson&lt;style face="italic"&gt; et al.&lt;/style&gt;, 2006)&lt;/DisplayText&gt;&lt;record&gt;&lt;titles&gt;&lt;title&gt;Positive Youth Development: Theory, Research  and Applications&lt;/title&gt;&lt;secondary-title&gt;Handbook of child psychology&lt;/secondary-title&gt;&lt;/titles&gt;&lt;pages&gt;894-941&lt;/pages&gt;&lt;contributors&gt;&lt;authors&gt;&lt;author&gt;Benson, P.L.&lt;/author&gt;&lt;author&gt;Scales, P.C.&lt;/author&gt;&lt;author&gt;Hamilton, S.F.&lt;/author&gt;&lt;author&gt;Sesma, A&lt;/author&gt;&lt;/authors&gt;&lt;/contributors&gt;&lt;section&gt;16&lt;/section&gt;&lt;added-date format="utc"&gt;1656426501&lt;/added-date&gt;&lt;pub-location&gt;New Jersey&lt;/pub-location&gt;&lt;ref-type name="Book Section"&gt;5&lt;/ref-type&gt;&lt;dates&gt;&lt;year&gt;2006&lt;/year&gt;&lt;/dates&gt;&lt;rec-number&gt;1021&lt;/rec-number&gt;&lt;publisher&gt;John Wiley &amp;amp; Sons&lt;/publisher&gt;&lt;last-updated-date format="utc"&gt;1656426847&lt;/last-updated-date&gt;&lt;contributors&gt;&lt;secondary-authors&gt;&lt;author&gt;Lerner, R.M.&lt;/author&gt;&lt;/secondary-authors&gt;&lt;/contributors&gt;&lt;/record&gt;&lt;/Cite&gt;&lt;/EndNote&gt;</w:instrText>
      </w:r>
      <w:r w:rsidR="00C069AE">
        <w:fldChar w:fldCharType="separate"/>
      </w:r>
      <w:r w:rsidR="00C069AE">
        <w:rPr>
          <w:noProof/>
        </w:rPr>
        <w:t>(Benson</w:t>
      </w:r>
      <w:r w:rsidR="00C069AE" w:rsidRPr="00C069AE">
        <w:rPr>
          <w:i/>
          <w:noProof/>
        </w:rPr>
        <w:t xml:space="preserve"> et al.</w:t>
      </w:r>
      <w:r w:rsidR="00C069AE">
        <w:rPr>
          <w:noProof/>
        </w:rPr>
        <w:t>, 2006)</w:t>
      </w:r>
      <w:r w:rsidR="00C069AE">
        <w:fldChar w:fldCharType="end"/>
      </w:r>
      <w:r w:rsidR="00C069AE">
        <w:t xml:space="preserve"> </w:t>
      </w:r>
      <w:r w:rsidR="00932450">
        <w:t xml:space="preserve">and socio-ecological </w:t>
      </w:r>
      <w:r w:rsidR="00647920">
        <w:t>theories</w:t>
      </w:r>
      <w:r w:rsidR="006C0BF9">
        <w:t xml:space="preserve"> </w:t>
      </w:r>
      <w:r w:rsidR="00C069AE">
        <w:fldChar w:fldCharType="begin"/>
      </w:r>
      <w:r w:rsidR="00814FF5">
        <w:instrText xml:space="preserve"> ADDIN EN.CITE &lt;EndNote&gt;&lt;Cite&gt;&lt;Author&gt;Mcgregor&lt;/Author&gt;&lt;Year&gt;2015&lt;/Year&gt;&lt;IDText&gt;Universal Youth Work: A Critical Review of the Literature&lt;/IDText&gt;&lt;DisplayText&gt;(Mcgregor, 2015)&lt;/DisplayText&gt;&lt;record&gt;&lt;urls&gt;&lt;related-urls&gt;&lt;url&gt;https://www.youthlinkscotland.org/media/1112/youth-work-literature-review-final-may-2015.pdf&lt;/url&gt;&lt;/related-urls&gt;&lt;/urls&gt;&lt;titles&gt;&lt;title&gt;Universal Youth Work: A Critical Review of the Literature&lt;/title&gt;&lt;/titles&gt;&lt;access-date&gt;20/05/2022&lt;/access-date&gt;&lt;contributors&gt;&lt;authors&gt;&lt;author&gt;Mcgregor, Callum&lt;/author&gt;&lt;/authors&gt;&lt;/contributors&gt;&lt;added-date format="utc"&gt;1656070638&lt;/added-date&gt;&lt;ref-type name="Report"&gt;27&lt;/ref-type&gt;&lt;dates&gt;&lt;year&gt;2015&lt;/year&gt;&lt;/dates&gt;&lt;rec-number&gt;1018&lt;/rec-number&gt;&lt;publisher&gt;University of Edinburgh&lt;/publisher&gt;&lt;last-updated-date format="utc"&gt;1657725702&lt;/last-updated-date&gt;&lt;/record&gt;&lt;/Cite&gt;&lt;/EndNote&gt;</w:instrText>
      </w:r>
      <w:r w:rsidR="00C069AE">
        <w:fldChar w:fldCharType="separate"/>
      </w:r>
      <w:r w:rsidR="00C069AE">
        <w:rPr>
          <w:noProof/>
        </w:rPr>
        <w:t>(Mcgregor, 2015)</w:t>
      </w:r>
      <w:r w:rsidR="00C069AE">
        <w:fldChar w:fldCharType="end"/>
      </w:r>
      <w:r w:rsidR="00C069AE">
        <w:t xml:space="preserve"> </w:t>
      </w:r>
      <w:r w:rsidR="00647920">
        <w:t>of</w:t>
      </w:r>
      <w:r w:rsidR="006C0BF9">
        <w:t xml:space="preserve"> youth work</w:t>
      </w:r>
      <w:r w:rsidR="00932450">
        <w:t>.</w:t>
      </w:r>
      <w:r w:rsidR="004726F5">
        <w:t xml:space="preserve"> </w:t>
      </w:r>
      <w:r w:rsidR="002E0247">
        <w:t>It</w:t>
      </w:r>
      <w:r w:rsidR="004726F5">
        <w:t xml:space="preserve"> is viewed as appropriate for young people</w:t>
      </w:r>
      <w:r w:rsidR="00F86711">
        <w:t xml:space="preserve"> particularly those</w:t>
      </w:r>
      <w:r w:rsidR="004726F5">
        <w:t xml:space="preserve"> living in communities facing multiple challenges such as low socio-income status, high crime rates, illegal drug use, low educational achievement and high levels of social vulnerability. This article documents </w:t>
      </w:r>
      <w:r w:rsidR="00181884">
        <w:t>th</w:t>
      </w:r>
      <w:r w:rsidR="007B51A0">
        <w:t>e</w:t>
      </w:r>
      <w:r w:rsidR="00181884">
        <w:t xml:space="preserve"> </w:t>
      </w:r>
      <w:r w:rsidR="007B51A0">
        <w:t>theoretical underpinnings</w:t>
      </w:r>
      <w:r w:rsidR="00181884">
        <w:t xml:space="preserve"> </w:t>
      </w:r>
      <w:r w:rsidR="007B51A0">
        <w:t>of this</w:t>
      </w:r>
      <w:r w:rsidR="007B51A0" w:rsidRPr="007B51A0">
        <w:t xml:space="preserve"> conceptual framework</w:t>
      </w:r>
      <w:r w:rsidR="00C069AE">
        <w:t xml:space="preserve"> </w:t>
      </w:r>
      <w:r w:rsidR="007B51A0">
        <w:t>and</w:t>
      </w:r>
      <w:r w:rsidR="00E94F15">
        <w:t xml:space="preserve"> detail</w:t>
      </w:r>
      <w:r w:rsidR="00647920">
        <w:t>s</w:t>
      </w:r>
      <w:r w:rsidR="00E94F15">
        <w:t xml:space="preserve"> </w:t>
      </w:r>
      <w:r w:rsidR="007B51A0">
        <w:t>its constituent</w:t>
      </w:r>
      <w:r w:rsidR="00E94F15">
        <w:t xml:space="preserve"> components</w:t>
      </w:r>
      <w:r w:rsidR="00154C66">
        <w:t xml:space="preserve">. </w:t>
      </w:r>
    </w:p>
    <w:p w14:paraId="59E49386" w14:textId="77777777" w:rsidR="00D456A0" w:rsidRPr="00D456A0" w:rsidRDefault="00D456A0">
      <w:pPr>
        <w:rPr>
          <w:b/>
          <w:bCs/>
        </w:rPr>
      </w:pPr>
      <w:r w:rsidRPr="00D456A0">
        <w:rPr>
          <w:b/>
          <w:bCs/>
        </w:rPr>
        <w:t>Introduction</w:t>
      </w:r>
    </w:p>
    <w:p w14:paraId="09DC934D" w14:textId="2147956F" w:rsidR="00CC6A78" w:rsidRDefault="00F502E3">
      <w:r>
        <w:t xml:space="preserve">Developing positive relationships has long been a bastion of youth work with the relationship between youth worker and young person receiving </w:t>
      </w:r>
      <w:r w:rsidR="00834B73">
        <w:t>considerable</w:t>
      </w:r>
      <w:r>
        <w:t xml:space="preserve"> attention</w:t>
      </w:r>
      <w:r w:rsidR="005E16FF">
        <w:t xml:space="preserve"> </w:t>
      </w:r>
      <w:r w:rsidR="00A030F4">
        <w:fldChar w:fldCharType="begin"/>
      </w:r>
      <w:r w:rsidR="00914A35">
        <w:instrText xml:space="preserve"> ADDIN EN.CITE &lt;EndNote&gt;&lt;Cite&gt;&lt;Author&gt;Davies&lt;/Author&gt;&lt;Year&gt;2010&lt;/Year&gt;&lt;IDText&gt;What do we mean by youth work&lt;/IDText&gt;&lt;DisplayText&gt;(Davies, 2010; Young, 2005)&lt;/DisplayText&gt;&lt;record&gt;&lt;titles&gt;&lt;title&gt;What do we mean by youth work&lt;/title&gt;&lt;secondary-title&gt;What is youth work&lt;/secondary-title&gt;&lt;/titles&gt;&lt;pages&gt;1-6&lt;/pages&gt;&lt;contributors&gt;&lt;authors&gt;&lt;author&gt;Davies, Bernard&lt;/author&gt;&lt;/authors&gt;&lt;/contributors&gt;&lt;added-date format="utc"&gt;1630490514&lt;/added-date&gt;&lt;pub-location&gt;Exeter&lt;/pub-location&gt;&lt;ref-type name="Book Section"&gt;5&lt;/ref-type&gt;&lt;dates&gt;&lt;year&gt;2010&lt;/year&gt;&lt;/dates&gt;&lt;rec-number&gt;992&lt;/rec-number&gt;&lt;publisher&gt;Sage Publications&lt;/publisher&gt;&lt;last-updated-date format="utc"&gt;1657724595&lt;/last-updated-date&gt;&lt;contributors&gt;&lt;secondary-authors&gt;&lt;author&gt;Batsleer, J&lt;/author&gt;&lt;author&gt;Davies, B&lt;/author&gt;&lt;/secondary-authors&gt;&lt;/contributors&gt;&lt;/record&gt;&lt;/Cite&gt;&lt;Cite&gt;&lt;Author&gt;Young&lt;/Author&gt;&lt;Year&gt;2005&lt;/Year&gt;&lt;IDText&gt;The Art of Youth Work&lt;/IDText&gt;&lt;record&gt;&lt;titles&gt;&lt;title&gt;The Art of Youth Work&lt;/title&gt;&lt;/titles&gt;&lt;contributors&gt;&lt;authors&gt;&lt;author&gt;Young, K&lt;/author&gt;&lt;/authors&gt;&lt;/contributors&gt;&lt;edition&gt;2nd&lt;/edition&gt;&lt;added-date format="utc"&gt;1636540792&lt;/added-date&gt;&lt;pub-location&gt;Lyme Regis&lt;/pub-location&gt;&lt;ref-type name="Book"&gt;6&lt;/ref-type&gt;&lt;dates&gt;&lt;year&gt;2005&lt;/year&gt;&lt;/dates&gt;&lt;rec-number&gt;997&lt;/rec-number&gt;&lt;publisher&gt;Russell House Publishing&lt;/publisher&gt;&lt;last-updated-date format="utc"&gt;1636540890&lt;/last-updated-date&gt;&lt;/record&gt;&lt;/Cite&gt;&lt;/EndNote&gt;</w:instrText>
      </w:r>
      <w:r w:rsidR="00A030F4">
        <w:fldChar w:fldCharType="separate"/>
      </w:r>
      <w:r w:rsidR="00290CDF">
        <w:rPr>
          <w:noProof/>
        </w:rPr>
        <w:t>(Davies, 2010; Young, 2005)</w:t>
      </w:r>
      <w:r w:rsidR="00A030F4">
        <w:fldChar w:fldCharType="end"/>
      </w:r>
      <w:r>
        <w:t xml:space="preserve">. But </w:t>
      </w:r>
      <w:r w:rsidR="00FC62B6">
        <w:t>two</w:t>
      </w:r>
      <w:r w:rsidR="0081772D">
        <w:t xml:space="preserve"> youth </w:t>
      </w:r>
      <w:r w:rsidR="00FC62B6">
        <w:t xml:space="preserve">organisations </w:t>
      </w:r>
      <w:r w:rsidR="006A0EF3">
        <w:t>are taking this a step further and</w:t>
      </w:r>
      <w:r w:rsidR="0081772D">
        <w:t xml:space="preserve"> building a</w:t>
      </w:r>
      <w:r>
        <w:t xml:space="preserve"> </w:t>
      </w:r>
      <w:r w:rsidR="000B014B">
        <w:t xml:space="preserve">conceptual </w:t>
      </w:r>
      <w:r w:rsidR="00F606DE">
        <w:t>framework</w:t>
      </w:r>
      <w:r>
        <w:t xml:space="preserve"> f</w:t>
      </w:r>
      <w:r w:rsidR="00F606DE">
        <w:t>or</w:t>
      </w:r>
      <w:r>
        <w:t xml:space="preserve"> youth work </w:t>
      </w:r>
      <w:r w:rsidR="0081772D">
        <w:t>based on</w:t>
      </w:r>
      <w:r>
        <w:t xml:space="preserve"> the principle</w:t>
      </w:r>
      <w:r w:rsidR="0081772D">
        <w:t>s</w:t>
      </w:r>
      <w:r>
        <w:t xml:space="preserve"> of </w:t>
      </w:r>
      <w:r w:rsidR="00BE0AC1">
        <w:t xml:space="preserve">young people </w:t>
      </w:r>
      <w:r>
        <w:t xml:space="preserve">building positive relationships not just with their youth workers, but also with themselves, their </w:t>
      </w:r>
      <w:r w:rsidR="0081772D">
        <w:t>peers,</w:t>
      </w:r>
      <w:r w:rsidR="006D6294">
        <w:t xml:space="preserve"> </w:t>
      </w:r>
      <w:r w:rsidR="00FC62B6">
        <w:t>their wider networks</w:t>
      </w:r>
      <w:r w:rsidR="00D377A7">
        <w:t>,</w:t>
      </w:r>
      <w:r>
        <w:t xml:space="preserve"> and their communit</w:t>
      </w:r>
      <w:r w:rsidR="000B0798">
        <w:t>ies</w:t>
      </w:r>
      <w:r>
        <w:t xml:space="preserve">. </w:t>
      </w:r>
      <w:r w:rsidR="00064782">
        <w:t>This article reviews</w:t>
      </w:r>
      <w:r w:rsidR="003D1D43">
        <w:t xml:space="preserve"> th</w:t>
      </w:r>
      <w:r w:rsidR="006A0EF3">
        <w:t>is</w:t>
      </w:r>
      <w:r w:rsidR="003D1D43">
        <w:t xml:space="preserve"> </w:t>
      </w:r>
      <w:r w:rsidR="006A0EF3" w:rsidRPr="006A0EF3">
        <w:t xml:space="preserve">conceptual framework </w:t>
      </w:r>
      <w:r w:rsidR="003D1D43">
        <w:t xml:space="preserve">and </w:t>
      </w:r>
      <w:r w:rsidR="00CA3575">
        <w:t>make a case f</w:t>
      </w:r>
      <w:r w:rsidR="00A61F66">
        <w:t xml:space="preserve">or how </w:t>
      </w:r>
      <w:r w:rsidR="006A0EF3">
        <w:t>it</w:t>
      </w:r>
      <w:r w:rsidR="00717BA2">
        <w:t xml:space="preserve"> </w:t>
      </w:r>
      <w:r w:rsidR="00590654">
        <w:t xml:space="preserve">is </w:t>
      </w:r>
      <w:r w:rsidR="00A61F66">
        <w:t>underpinn</w:t>
      </w:r>
      <w:r w:rsidR="006A0EF3">
        <w:t xml:space="preserve">ed by established theoretical conceptualisations </w:t>
      </w:r>
      <w:r w:rsidR="00A61F66">
        <w:t xml:space="preserve">of youth work and </w:t>
      </w:r>
      <w:r w:rsidR="006A0EF3">
        <w:t xml:space="preserve">youth work </w:t>
      </w:r>
      <w:r w:rsidR="00A61F66">
        <w:t>practice.</w:t>
      </w:r>
      <w:r w:rsidR="00717BA2">
        <w:t xml:space="preserve"> Devoting a paper to </w:t>
      </w:r>
      <w:r w:rsidR="00900D7E">
        <w:t>t</w:t>
      </w:r>
      <w:r w:rsidR="00717BA2">
        <w:t xml:space="preserve">his </w:t>
      </w:r>
      <w:r w:rsidR="0078591A">
        <w:t xml:space="preserve">offers an opportunity to document and share the </w:t>
      </w:r>
      <w:r w:rsidR="00F606DE">
        <w:t xml:space="preserve">thinking </w:t>
      </w:r>
      <w:r w:rsidR="0078591A">
        <w:t xml:space="preserve">more widely, </w:t>
      </w:r>
      <w:r w:rsidR="00717BA2">
        <w:t xml:space="preserve">gives space to think about the potential for the </w:t>
      </w:r>
      <w:r w:rsidR="00F606DE">
        <w:t>framework</w:t>
      </w:r>
      <w:r w:rsidR="00DD2B35">
        <w:t>, embedding it in practice and the possibilities for evaluation</w:t>
      </w:r>
      <w:r w:rsidR="00717BA2">
        <w:t xml:space="preserve">. </w:t>
      </w:r>
    </w:p>
    <w:p w14:paraId="016889CD" w14:textId="1AD5318E" w:rsidR="003A13AF" w:rsidRDefault="00F86711">
      <w:r>
        <w:t xml:space="preserve">The idea </w:t>
      </w:r>
      <w:r w:rsidR="00913032">
        <w:t xml:space="preserve">for the </w:t>
      </w:r>
      <w:r w:rsidR="00C069AE" w:rsidRPr="00C069AE">
        <w:rPr>
          <w:i/>
          <w:iCs/>
        </w:rPr>
        <w:t xml:space="preserve">relationship </w:t>
      </w:r>
      <w:r w:rsidR="00913032" w:rsidRPr="00C069AE">
        <w:rPr>
          <w:i/>
          <w:iCs/>
        </w:rPr>
        <w:t>framework</w:t>
      </w:r>
      <w:r>
        <w:t xml:space="preserve"> originally</w:t>
      </w:r>
      <w:r w:rsidR="00913032">
        <w:t xml:space="preserve"> came from Paul Oginsky</w:t>
      </w:r>
      <w:r>
        <w:t>, a youth sector influencer</w:t>
      </w:r>
      <w:r w:rsidR="00913032">
        <w:t xml:space="preserve"> </w:t>
      </w:r>
      <w:r w:rsidR="00FC62B6" w:rsidRPr="00FC62B6">
        <w:t xml:space="preserve">and </w:t>
      </w:r>
      <w:r w:rsidR="00FC62B6">
        <w:t xml:space="preserve">leading </w:t>
      </w:r>
      <w:r w:rsidR="00FC62B6" w:rsidRPr="00FC62B6">
        <w:t>character development specialist with over 30 years in the sector</w:t>
      </w:r>
      <w:r w:rsidR="00FC62B6">
        <w:t>. Currently the</w:t>
      </w:r>
      <w:r w:rsidR="00913032">
        <w:t xml:space="preserve"> framework</w:t>
      </w:r>
      <w:r w:rsidR="00FC62B6">
        <w:t xml:space="preserve"> is</w:t>
      </w:r>
      <w:r w:rsidR="00913032">
        <w:t xml:space="preserve"> being operationalised by </w:t>
      </w:r>
      <w:r w:rsidR="00A26166">
        <w:t>two</w:t>
      </w:r>
      <w:r w:rsidR="00913032">
        <w:t xml:space="preserve"> organisations</w:t>
      </w:r>
      <w:r w:rsidR="00876403">
        <w:t>:</w:t>
      </w:r>
      <w:r w:rsidR="00913032">
        <w:t xml:space="preserve"> Vibe </w:t>
      </w:r>
      <w:r w:rsidR="004B4A25">
        <w:t xml:space="preserve">based in the </w:t>
      </w:r>
      <w:r w:rsidR="00A26166">
        <w:t>Northwest</w:t>
      </w:r>
      <w:r w:rsidR="004B4A25">
        <w:t xml:space="preserve"> of England and </w:t>
      </w:r>
      <w:r w:rsidR="00A26166">
        <w:t>Y</w:t>
      </w:r>
      <w:r w:rsidR="004B4A25">
        <w:t xml:space="preserve">outh </w:t>
      </w:r>
      <w:r w:rsidR="00A26166">
        <w:t>F</w:t>
      </w:r>
      <w:r w:rsidR="004B4A25">
        <w:t xml:space="preserve">irst </w:t>
      </w:r>
      <w:r w:rsidR="00A26166">
        <w:t>based in Lewisham, London. Both organisations</w:t>
      </w:r>
      <w:r w:rsidR="006A0EF3">
        <w:t xml:space="preserve"> </w:t>
      </w:r>
      <w:r w:rsidR="004005B7">
        <w:t>work</w:t>
      </w:r>
      <w:r w:rsidR="006A0EF3">
        <w:t xml:space="preserve"> in</w:t>
      </w:r>
      <w:r w:rsidR="00717BA2">
        <w:t xml:space="preserve"> deprived area</w:t>
      </w:r>
      <w:r w:rsidR="006A0EF3">
        <w:t>s</w:t>
      </w:r>
      <w:r w:rsidR="00717BA2">
        <w:t xml:space="preserve"> </w:t>
      </w:r>
      <w:r w:rsidR="00A26166">
        <w:t>where y</w:t>
      </w:r>
      <w:r w:rsidR="00F901F6">
        <w:t>oung people grow up</w:t>
      </w:r>
      <w:r w:rsidR="00A42459">
        <w:t xml:space="preserve"> having</w:t>
      </w:r>
      <w:r w:rsidR="00F901F6">
        <w:t xml:space="preserve"> </w:t>
      </w:r>
      <w:r w:rsidR="000565BA">
        <w:t xml:space="preserve">often </w:t>
      </w:r>
      <w:r w:rsidR="00F901F6">
        <w:t>experienc</w:t>
      </w:r>
      <w:r w:rsidR="00A42459">
        <w:t>ed</w:t>
      </w:r>
      <w:r w:rsidR="00F901F6">
        <w:t xml:space="preserve"> trauma, adversity and negative influences </w:t>
      </w:r>
      <w:r w:rsidR="00A42459">
        <w:t>and often liv</w:t>
      </w:r>
      <w:r w:rsidR="00FA4A25">
        <w:t>e</w:t>
      </w:r>
      <w:r w:rsidR="00A42459">
        <w:t xml:space="preserve"> in</w:t>
      </w:r>
      <w:r w:rsidR="00F901F6">
        <w:t xml:space="preserve"> very chaotic environments. </w:t>
      </w:r>
      <w:r w:rsidR="006A0EF3">
        <w:t>Y</w:t>
      </w:r>
      <w:r w:rsidR="00190291">
        <w:t>outh service</w:t>
      </w:r>
      <w:r w:rsidR="006A0EF3">
        <w:t xml:space="preserve">s in </w:t>
      </w:r>
      <w:r w:rsidR="00CA3D51">
        <w:t xml:space="preserve">these areas </w:t>
      </w:r>
      <w:r w:rsidR="006A0EF3">
        <w:t>like many parts of England</w:t>
      </w:r>
      <w:r w:rsidR="00190291">
        <w:t xml:space="preserve"> </w:t>
      </w:r>
      <w:r w:rsidR="006A0EF3">
        <w:t>have</w:t>
      </w:r>
      <w:r w:rsidR="00C069AE">
        <w:t>,</w:t>
      </w:r>
      <w:r w:rsidR="006A0EF3">
        <w:t xml:space="preserve"> </w:t>
      </w:r>
      <w:r w:rsidR="00A469A3">
        <w:t>in the main</w:t>
      </w:r>
      <w:r w:rsidR="00C069AE">
        <w:t>,</w:t>
      </w:r>
      <w:r w:rsidR="0081772D">
        <w:t xml:space="preserve"> offered a </w:t>
      </w:r>
      <w:r w:rsidR="00571A76">
        <w:t>neo-liberal</w:t>
      </w:r>
      <w:r w:rsidR="00F502E3">
        <w:t xml:space="preserve"> model of youth work practice</w:t>
      </w:r>
      <w:r w:rsidR="009A6B16">
        <w:t xml:space="preserve"> </w:t>
      </w:r>
      <w:r w:rsidR="005A63CF">
        <w:t>to young people</w:t>
      </w:r>
      <w:r w:rsidR="00571A76">
        <w:t xml:space="preserve"> </w:t>
      </w:r>
      <w:r w:rsidR="00571A76">
        <w:fldChar w:fldCharType="begin"/>
      </w:r>
      <w:r w:rsidR="00571A76">
        <w:instrText xml:space="preserve"> ADDIN EN.CITE &lt;EndNote&gt;&lt;Cite&gt;&lt;Author&gt;Taylor&lt;/Author&gt;&lt;Year&gt;2018&lt;/Year&gt;&lt;IDText&gt;The impact of neoliberalism upon the character and purpose of English youth work and beyond&lt;/IDText&gt;&lt;DisplayText&gt;(Taylor&lt;style face="italic"&gt; et al.&lt;/style&gt;, 2018)&lt;/DisplayText&gt;&lt;record&gt;&lt;titles&gt;&lt;title&gt;The impact of neoliberalism upon the character and purpose of English youth work and beyond&lt;/title&gt;&lt;secondary-title&gt;The SAGE handbook of youth work practice&lt;/secondary-title&gt;&lt;/titles&gt;&lt;pages&gt;84-97&lt;/pages&gt;&lt;contributors&gt;&lt;authors&gt;&lt;author&gt;Taylor, Tony&lt;/author&gt;&lt;author&gt;Connaughton, Paula&lt;/author&gt;&lt;author&gt;de St Croix, Tania&lt;/author&gt;&lt;author&gt;Davies, Bernard&lt;/author&gt;&lt;author&gt;Grace, Pauline&lt;/author&gt;&lt;/authors&gt;&lt;/contributors&gt;&lt;added-date format="utc"&gt;1657112448&lt;/added-date&gt;&lt;ref-type name="Journal Article"&gt;17&lt;/ref-type&gt;&lt;dates&gt;&lt;year&gt;2018&lt;/year&gt;&lt;/dates&gt;&lt;rec-number&gt;1026&lt;/rec-number&gt;&lt;last-updated-date format="utc"&gt;1657112448&lt;/last-updated-date&gt;&lt;/record&gt;&lt;/Cite&gt;&lt;/EndNote&gt;</w:instrText>
      </w:r>
      <w:r w:rsidR="00571A76">
        <w:fldChar w:fldCharType="separate"/>
      </w:r>
      <w:r w:rsidR="00571A76">
        <w:rPr>
          <w:noProof/>
        </w:rPr>
        <w:t>(Taylor</w:t>
      </w:r>
      <w:r w:rsidR="00571A76" w:rsidRPr="00571A76">
        <w:rPr>
          <w:i/>
          <w:noProof/>
        </w:rPr>
        <w:t xml:space="preserve"> et al.</w:t>
      </w:r>
      <w:r w:rsidR="00571A76">
        <w:rPr>
          <w:noProof/>
        </w:rPr>
        <w:t>, 2018)</w:t>
      </w:r>
      <w:r w:rsidR="00571A76">
        <w:fldChar w:fldCharType="end"/>
      </w:r>
      <w:r w:rsidR="00A469A3">
        <w:t xml:space="preserve"> that is frequently</w:t>
      </w:r>
      <w:r w:rsidR="00190291">
        <w:t xml:space="preserve"> </w:t>
      </w:r>
      <w:r w:rsidR="009A6B16">
        <w:t xml:space="preserve">restricted </w:t>
      </w:r>
      <w:r w:rsidR="00190291">
        <w:t xml:space="preserve">and governed </w:t>
      </w:r>
      <w:r w:rsidR="009A6B16">
        <w:t xml:space="preserve">by funding </w:t>
      </w:r>
      <w:r w:rsidR="005A63CF">
        <w:t xml:space="preserve">criteria </w:t>
      </w:r>
      <w:r w:rsidR="00A469A3">
        <w:t>in addition to</w:t>
      </w:r>
      <w:r w:rsidR="009A6B16">
        <w:t xml:space="preserve"> the local and national, political and policy context.</w:t>
      </w:r>
      <w:r w:rsidR="00190291" w:rsidRPr="00190291">
        <w:t xml:space="preserve"> </w:t>
      </w:r>
      <w:r w:rsidR="00A469A3">
        <w:t>Y</w:t>
      </w:r>
      <w:r w:rsidR="00190291" w:rsidRPr="00190291">
        <w:t xml:space="preserve">outh work organisations </w:t>
      </w:r>
      <w:r>
        <w:t xml:space="preserve">across England </w:t>
      </w:r>
      <w:r w:rsidR="00A469A3">
        <w:t>find themselves</w:t>
      </w:r>
      <w:r w:rsidR="00190291" w:rsidRPr="00190291">
        <w:t xml:space="preserve"> working in </w:t>
      </w:r>
      <w:r w:rsidR="00A469A3">
        <w:t>a</w:t>
      </w:r>
      <w:r w:rsidR="00190291" w:rsidRPr="00190291">
        <w:t xml:space="preserve"> context of delivering outputs and outcomes of funders, services</w:t>
      </w:r>
      <w:r w:rsidR="007C6CBC">
        <w:t>,</w:t>
      </w:r>
      <w:r w:rsidR="00190291" w:rsidRPr="00190291">
        <w:t xml:space="preserve"> and Government priorities within </w:t>
      </w:r>
      <w:r w:rsidR="00A469A3">
        <w:t>often a very challenging</w:t>
      </w:r>
      <w:r w:rsidR="00190291" w:rsidRPr="00190291">
        <w:t xml:space="preserve"> local context of </w:t>
      </w:r>
      <w:r w:rsidR="002362A5">
        <w:t xml:space="preserve">funding cuts, </w:t>
      </w:r>
      <w:r w:rsidR="00190291" w:rsidRPr="00190291">
        <w:t xml:space="preserve">deprivation, child poverty, increasing knife crime and mental ill-health and a national context of changing employment patterns and </w:t>
      </w:r>
      <w:r w:rsidR="00A469A3">
        <w:t>the</w:t>
      </w:r>
      <w:r w:rsidR="00190291" w:rsidRPr="00190291">
        <w:t xml:space="preserve"> international context of a global pandemic</w:t>
      </w:r>
      <w:r w:rsidR="004A5F1F">
        <w:t>.</w:t>
      </w:r>
      <w:r w:rsidR="009A6B16">
        <w:t xml:space="preserve"> However,</w:t>
      </w:r>
      <w:r w:rsidR="0081772D">
        <w:t xml:space="preserve"> </w:t>
      </w:r>
      <w:r w:rsidR="00CA3D51">
        <w:t>yo</w:t>
      </w:r>
      <w:r w:rsidR="00A469A3">
        <w:t>uth workers</w:t>
      </w:r>
      <w:r w:rsidR="009A6B16">
        <w:t xml:space="preserve"> </w:t>
      </w:r>
      <w:r w:rsidR="00CA3D51">
        <w:t xml:space="preserve">within both </w:t>
      </w:r>
      <w:r w:rsidR="001B1A6D">
        <w:t xml:space="preserve">these </w:t>
      </w:r>
      <w:r w:rsidR="00CA3D51">
        <w:t xml:space="preserve">organisations </w:t>
      </w:r>
      <w:r w:rsidR="00A469A3">
        <w:t xml:space="preserve">have taken on a challenge </w:t>
      </w:r>
      <w:r w:rsidR="009A6B16">
        <w:t xml:space="preserve">to </w:t>
      </w:r>
      <w:r w:rsidR="00EE0A71">
        <w:t>re</w:t>
      </w:r>
      <w:r w:rsidR="00911FB5">
        <w:t>-</w:t>
      </w:r>
      <w:r w:rsidR="00EE0A71">
        <w:t xml:space="preserve">imagine </w:t>
      </w:r>
      <w:r w:rsidR="008415EC">
        <w:t xml:space="preserve">the way they </w:t>
      </w:r>
      <w:r w:rsidR="00F25B38">
        <w:t>undert</w:t>
      </w:r>
      <w:r w:rsidR="00590654">
        <w:t>a</w:t>
      </w:r>
      <w:r w:rsidR="00F25B38">
        <w:t>k</w:t>
      </w:r>
      <w:r w:rsidR="00590654">
        <w:t>e</w:t>
      </w:r>
      <w:r w:rsidR="008415EC">
        <w:t xml:space="preserve"> youth work</w:t>
      </w:r>
      <w:r w:rsidR="00EE0A71">
        <w:t xml:space="preserve"> </w:t>
      </w:r>
      <w:r w:rsidR="00E37F26">
        <w:t>and</w:t>
      </w:r>
      <w:r w:rsidR="00590654">
        <w:t xml:space="preserve"> in doing so</w:t>
      </w:r>
      <w:r w:rsidR="00E37F26">
        <w:t xml:space="preserve"> develop</w:t>
      </w:r>
      <w:r w:rsidR="00AE6182">
        <w:t xml:space="preserve"> an underlying </w:t>
      </w:r>
      <w:r w:rsidR="00F606DE">
        <w:t>framework</w:t>
      </w:r>
      <w:r w:rsidR="00AE6182">
        <w:t xml:space="preserve"> for </w:t>
      </w:r>
      <w:r w:rsidR="008415EC">
        <w:t>their</w:t>
      </w:r>
      <w:r w:rsidR="00AE6182">
        <w:t xml:space="preserve"> practice</w:t>
      </w:r>
      <w:r w:rsidR="009A6B16">
        <w:t xml:space="preserve"> that</w:t>
      </w:r>
      <w:r w:rsidR="00AE6182">
        <w:t xml:space="preserve"> </w:t>
      </w:r>
      <w:r w:rsidR="00590654">
        <w:t>has the potential to</w:t>
      </w:r>
      <w:r w:rsidR="009A6B16">
        <w:t xml:space="preserve"> </w:t>
      </w:r>
      <w:r w:rsidR="00AE6182">
        <w:t>underpin</w:t>
      </w:r>
      <w:r w:rsidR="008415EC">
        <w:t xml:space="preserve"> future</w:t>
      </w:r>
      <w:r w:rsidR="00AE6182">
        <w:t xml:space="preserve"> programmes, service delivery and inform all new </w:t>
      </w:r>
      <w:r w:rsidR="009A6B16">
        <w:t>work</w:t>
      </w:r>
      <w:r w:rsidR="00AE6182">
        <w:t>.</w:t>
      </w:r>
      <w:r w:rsidR="005E2F45">
        <w:t xml:space="preserve"> </w:t>
      </w:r>
    </w:p>
    <w:p w14:paraId="24C55EDB" w14:textId="081455A9" w:rsidR="00DD5A48" w:rsidRDefault="004B4114" w:rsidP="001A4C64">
      <w:r>
        <w:t>Th</w:t>
      </w:r>
      <w:r w:rsidR="000B014B">
        <w:t xml:space="preserve">is </w:t>
      </w:r>
      <w:r w:rsidR="001C49D7">
        <w:t>r</w:t>
      </w:r>
      <w:r w:rsidR="00C069AE">
        <w:t>elationship</w:t>
      </w:r>
      <w:r w:rsidR="000B014B">
        <w:t xml:space="preserve"> </w:t>
      </w:r>
      <w:r w:rsidR="00F606DE">
        <w:t>framework</w:t>
      </w:r>
      <w:r>
        <w:t xml:space="preserve"> did not emerge from a particular theoretical perspective but rather</w:t>
      </w:r>
      <w:r w:rsidR="00C069AE">
        <w:t xml:space="preserve"> is rooted in many as explained below.</w:t>
      </w:r>
      <w:r>
        <w:t xml:space="preserve"> </w:t>
      </w:r>
      <w:r w:rsidR="00C069AE">
        <w:t>I</w:t>
      </w:r>
      <w:r>
        <w:t>t is a</w:t>
      </w:r>
      <w:r w:rsidR="003D1138">
        <w:t>n</w:t>
      </w:r>
      <w:r>
        <w:t xml:space="preserve"> experiential, culturally relevant, grassroots response to the lived experience of </w:t>
      </w:r>
      <w:r w:rsidR="009A497E">
        <w:t xml:space="preserve">being and </w:t>
      </w:r>
      <w:r>
        <w:t xml:space="preserve">working with young people in deprived and challenging circumstances. </w:t>
      </w:r>
      <w:r w:rsidR="00DD5A48" w:rsidRPr="00DD5A48">
        <w:t xml:space="preserve">The ‘theory of change’ that articulates the vision and values within the conceptual framework is a strength-based youth development model that </w:t>
      </w:r>
      <w:r w:rsidR="007D0CBA">
        <w:t>draws</w:t>
      </w:r>
      <w:r w:rsidR="00DD5A48" w:rsidRPr="00DD5A48">
        <w:t xml:space="preserve"> on young people’s positive characteristics</w:t>
      </w:r>
      <w:r w:rsidR="007D0CBA">
        <w:t xml:space="preserve"> and</w:t>
      </w:r>
      <w:r w:rsidR="00DD5A48" w:rsidRPr="00DD5A48">
        <w:t xml:space="preserve"> </w:t>
      </w:r>
      <w:r w:rsidR="007D0CBA">
        <w:t>develops</w:t>
      </w:r>
      <w:r w:rsidR="00DD5A48" w:rsidRPr="00DD5A48">
        <w:t xml:space="preserve"> emotional competence by supporting and enabling </w:t>
      </w:r>
      <w:r w:rsidR="00C367FB">
        <w:t>the</w:t>
      </w:r>
      <w:r w:rsidR="00DD5A48" w:rsidRPr="00DD5A48">
        <w:t xml:space="preserve"> build</w:t>
      </w:r>
      <w:r w:rsidR="00C367FB">
        <w:t>ing</w:t>
      </w:r>
      <w:r w:rsidR="00DD5A48" w:rsidRPr="00DD5A48">
        <w:t xml:space="preserve">, </w:t>
      </w:r>
      <w:r w:rsidR="00DD5A48" w:rsidRPr="00DD5A48">
        <w:lastRenderedPageBreak/>
        <w:t>maintain</w:t>
      </w:r>
      <w:r w:rsidR="00C367FB">
        <w:t>ing</w:t>
      </w:r>
      <w:r w:rsidR="00DD5A48" w:rsidRPr="00DD5A48">
        <w:t xml:space="preserve"> and </w:t>
      </w:r>
      <w:r w:rsidR="00C367FB">
        <w:t>managing of</w:t>
      </w:r>
      <w:r w:rsidR="00DD5A48" w:rsidRPr="00DD5A48">
        <w:t xml:space="preserve"> positive relationships in all aspects of li</w:t>
      </w:r>
      <w:r w:rsidR="00C367FB">
        <w:t>f</w:t>
      </w:r>
      <w:r w:rsidR="00DD5A48" w:rsidRPr="00DD5A48">
        <w:t xml:space="preserve">e. </w:t>
      </w:r>
      <w:r w:rsidR="00DD5A48">
        <w:t xml:space="preserve">A body of research </w:t>
      </w:r>
      <w:r w:rsidR="001B1A6D">
        <w:t>exists</w:t>
      </w:r>
      <w:r w:rsidR="00DD5A48">
        <w:t xml:space="preserve"> that supports the case that positive relationships with caring adults</w:t>
      </w:r>
      <w:r w:rsidR="00F554D5">
        <w:t>,</w:t>
      </w:r>
      <w:r w:rsidR="00A207E6">
        <w:t xml:space="preserve"> peers </w:t>
      </w:r>
      <w:r w:rsidR="00291604">
        <w:t xml:space="preserve">and </w:t>
      </w:r>
      <w:r w:rsidR="00291604" w:rsidRPr="00A207E6">
        <w:t>social connectedness</w:t>
      </w:r>
      <w:r w:rsidR="00291604">
        <w:t xml:space="preserve"> </w:t>
      </w:r>
      <w:r w:rsidR="00DD5A48">
        <w:t xml:space="preserve">contribute to </w:t>
      </w:r>
      <w:r w:rsidR="000C4C8E">
        <w:t xml:space="preserve">a number of </w:t>
      </w:r>
      <w:r w:rsidR="00A207E6">
        <w:t>positive</w:t>
      </w:r>
      <w:r w:rsidR="000C4C8E">
        <w:t xml:space="preserve"> outcomes for </w:t>
      </w:r>
      <w:r w:rsidR="00A207E6">
        <w:t>young people</w:t>
      </w:r>
      <w:r w:rsidR="003D456D">
        <w:t>,</w:t>
      </w:r>
      <w:r w:rsidR="00A207E6">
        <w:t xml:space="preserve"> including </w:t>
      </w:r>
      <w:r w:rsidR="00DD5A48">
        <w:t>improved wellbeing, positive development</w:t>
      </w:r>
      <w:r w:rsidR="00A207E6">
        <w:t xml:space="preserve">, mental well-being, academic attainment and sense of self whilst also </w:t>
      </w:r>
      <w:r w:rsidR="00DD5A48">
        <w:t>protect</w:t>
      </w:r>
      <w:r w:rsidR="00A207E6">
        <w:t>ing</w:t>
      </w:r>
      <w:r w:rsidR="00DD5A48">
        <w:t xml:space="preserve"> young people from poor health and social outcomes </w:t>
      </w:r>
      <w:r w:rsidR="00DD5A48">
        <w:fldChar w:fldCharType="begin"/>
      </w:r>
      <w:r w:rsidR="002308ED">
        <w:instrText xml:space="preserve"> ADDIN EN.CITE &lt;EndNote&gt;&lt;Cite&gt;&lt;Author&gt;Fullerton&lt;/Author&gt;&lt;Year&gt;2021&lt;/Year&gt;&lt;IDText&gt;Developing effective relationships between youth justice workers and young people: a synthesis of the evidence, REPPP review&lt;/IDText&gt;&lt;DisplayText&gt;(Fullerton, Bamber and Redmond, 2021; Green, Mitchell and Bruun, 2013)&lt;/DisplayText&gt;&lt;record&gt;&lt;urls&gt;&lt;related-urls&gt;&lt;url&gt;https://ulir.ul.ie/bitstream/handle/10344/10045/Developing_Effective_Relationships_May2021.pdf?sequence=4&lt;/url&gt;&lt;/related-urls&gt;&lt;/urls&gt;&lt;titles&gt;&lt;title&gt;Developing effective relationships between youth justice workers and young people: a synthesis of the evidence, REPPP review&lt;/title&gt;&lt;/titles&gt;&lt;access-date&gt;24/05/2022&lt;/access-date&gt;&lt;contributors&gt;&lt;authors&gt;&lt;author&gt;Fullerton, D&lt;/author&gt;&lt;author&gt;Bamber, J&lt;/author&gt;&lt;author&gt;Redmond, Sean&lt;/author&gt;&lt;/authors&gt;&lt;/contributors&gt;&lt;added-date format="utc"&gt;1656494365&lt;/added-date&gt;&lt;ref-type name="Report"&gt;27&lt;/ref-type&gt;&lt;dates&gt;&lt;year&gt;2021&lt;/year&gt;&lt;/dates&gt;&lt;rec-number&gt;1024&lt;/rec-number&gt;&lt;publisher&gt;University of Limerick, School of Law&lt;/publisher&gt;&lt;last-updated-date format="utc"&gt;1657725463&lt;/last-updated-date&gt;&lt;/record&gt;&lt;/Cite&gt;&lt;Cite&gt;&lt;Author&gt;Green&lt;/Author&gt;&lt;Year&gt;2013&lt;/Year&gt;&lt;IDText&gt;Bonds and bridges: perspectives of service-engaged young people on the value of relationships in addressing alcohol and other drug issues&lt;/IDText&gt;&lt;record&gt;&lt;isbn&gt;1367-6261&lt;/isbn&gt;&lt;titles&gt;&lt;title&gt;Bonds and bridges: perspectives of service-engaged young people on the value of relationships in addressing alcohol and other drug issues&lt;/title&gt;&lt;secondary-title&gt;Journal of youth studies&lt;/secondary-title&gt;&lt;/titles&gt;&lt;pages&gt;421-440&lt;/pages&gt;&lt;number&gt;4&lt;/number&gt;&lt;contributors&gt;&lt;authors&gt;&lt;author&gt;Green, Rachael&lt;/author&gt;&lt;author&gt;Mitchell, Penelope&lt;/author&gt;&lt;author&gt;Bruun, Andrew&lt;/author&gt;&lt;/authors&gt;&lt;/contributors&gt;&lt;added-date format="utc"&gt;1656496920&lt;/added-date&gt;&lt;ref-type name="Journal Article"&gt;17&lt;/ref-type&gt;&lt;dates&gt;&lt;year&gt;2013&lt;/year&gt;&lt;/dates&gt;&lt;rec-number&gt;1025&lt;/rec-number&gt;&lt;last-updated-date format="utc"&gt;1656496920&lt;/last-updated-date&gt;&lt;volume&gt;16&lt;/volume&gt;&lt;/record&gt;&lt;/Cite&gt;&lt;/EndNote&gt;</w:instrText>
      </w:r>
      <w:r w:rsidR="00DD5A48">
        <w:fldChar w:fldCharType="separate"/>
      </w:r>
      <w:r w:rsidR="00A207E6">
        <w:rPr>
          <w:noProof/>
        </w:rPr>
        <w:t>(Fullerton, Bamber and Redmond, 2021; Green, Mitchell and Bruun, 2013)</w:t>
      </w:r>
      <w:r w:rsidR="00DD5A48">
        <w:fldChar w:fldCharType="end"/>
      </w:r>
      <w:r w:rsidR="001A4C64">
        <w:t>.</w:t>
      </w:r>
      <w:r w:rsidR="00A207E6">
        <w:t xml:space="preserve"> </w:t>
      </w:r>
      <w:r w:rsidR="00291604">
        <w:t>It is r</w:t>
      </w:r>
      <w:r w:rsidR="00A207E6" w:rsidRPr="00A207E6">
        <w:t>elationships</w:t>
      </w:r>
      <w:r w:rsidR="00291604">
        <w:t xml:space="preserve"> that</w:t>
      </w:r>
      <w:r w:rsidR="00A207E6" w:rsidRPr="00A207E6">
        <w:t xml:space="preserve"> are regarded as the golden principle that underpins this</w:t>
      </w:r>
      <w:r w:rsidR="00CA3D51">
        <w:t xml:space="preserve"> </w:t>
      </w:r>
      <w:r w:rsidR="002362A5">
        <w:t>conceptual</w:t>
      </w:r>
      <w:r w:rsidR="00A207E6" w:rsidRPr="00A207E6">
        <w:t xml:space="preserve"> framework, and the development of these relationships that gives the youth work its context, parameters, and fundamental purpose.</w:t>
      </w:r>
    </w:p>
    <w:p w14:paraId="4C471B57" w14:textId="0F26E148" w:rsidR="00AA35A9" w:rsidRDefault="00A207E6" w:rsidP="00A87ADE">
      <w:r>
        <w:t>T</w:t>
      </w:r>
      <w:r w:rsidR="004B4114">
        <w:t>h</w:t>
      </w:r>
      <w:r w:rsidR="00590654">
        <w:t>is</w:t>
      </w:r>
      <w:r w:rsidR="003D1138">
        <w:t xml:space="preserve"> </w:t>
      </w:r>
      <w:r w:rsidR="004B4114">
        <w:t>theory of change</w:t>
      </w:r>
      <w:r w:rsidR="003D1138">
        <w:t xml:space="preserve"> </w:t>
      </w:r>
      <w:r w:rsidR="004B4114">
        <w:t xml:space="preserve">is congruent with </w:t>
      </w:r>
      <w:r w:rsidR="00734E10">
        <w:t xml:space="preserve">both </w:t>
      </w:r>
      <w:r w:rsidR="004B4114">
        <w:t xml:space="preserve">a </w:t>
      </w:r>
      <w:r w:rsidR="00F00BCF">
        <w:t>social and emotional</w:t>
      </w:r>
      <w:r w:rsidR="004B4114">
        <w:t xml:space="preserve"> </w:t>
      </w:r>
      <w:r w:rsidR="00F00BCF">
        <w:t xml:space="preserve">learning </w:t>
      </w:r>
      <w:r w:rsidR="004B4114">
        <w:t xml:space="preserve">model </w:t>
      </w:r>
      <w:r w:rsidR="00F00BCF">
        <w:fldChar w:fldCharType="begin"/>
      </w:r>
      <w:r w:rsidR="00F00BCF">
        <w:instrText xml:space="preserve"> ADDIN EN.CITE &lt;EndNote&gt;&lt;Cite&gt;&lt;Author&gt;Riley&lt;/Author&gt;&lt;Year&gt;2019&lt;/Year&gt;&lt;IDText&gt;Social and emotional learning in practice: A resource review&lt;/IDText&gt;&lt;DisplayText&gt;(Riley, 2019)&lt;/DisplayText&gt;&lt;record&gt;&lt;isbn&gt;2325-4017&lt;/isbn&gt;&lt;titles&gt;&lt;title&gt;Social and emotional learning in practice: A resource review&lt;/title&gt;&lt;secondary-title&gt;Journal of Youth Development&lt;/secondary-title&gt;&lt;/titles&gt;&lt;pages&gt;212-216&lt;/pages&gt;&lt;number&gt;3&lt;/number&gt;&lt;contributors&gt;&lt;authors&gt;&lt;author&gt;Riley, Allison&lt;/author&gt;&lt;/authors&gt;&lt;/contributors&gt;&lt;added-date format="utc"&gt;1655893559&lt;/added-date&gt;&lt;ref-type name="Journal Article"&gt;17&lt;/ref-type&gt;&lt;dates&gt;&lt;year&gt;2019&lt;/year&gt;&lt;/dates&gt;&lt;rec-number&gt;1011&lt;/rec-number&gt;&lt;last-updated-date format="utc"&gt;1655893559&lt;/last-updated-date&gt;&lt;volume&gt;14&lt;/volume&gt;&lt;/record&gt;&lt;/Cite&gt;&lt;/EndNote&gt;</w:instrText>
      </w:r>
      <w:r w:rsidR="00F00BCF">
        <w:fldChar w:fldCharType="separate"/>
      </w:r>
      <w:r w:rsidR="00F00BCF">
        <w:rPr>
          <w:noProof/>
        </w:rPr>
        <w:t>(Riley, 2019)</w:t>
      </w:r>
      <w:r w:rsidR="00F00BCF">
        <w:fldChar w:fldCharType="end"/>
      </w:r>
      <w:r w:rsidR="0032430A">
        <w:t xml:space="preserve"> that seeks to build emotional competence</w:t>
      </w:r>
      <w:r w:rsidR="00AF023F">
        <w:t xml:space="preserve"> defined as emotion-related skills</w:t>
      </w:r>
      <w:r w:rsidR="0032430A">
        <w:t xml:space="preserve"> </w:t>
      </w:r>
      <w:r w:rsidR="0032430A">
        <w:fldChar w:fldCharType="begin"/>
      </w:r>
      <w:r w:rsidR="0032430A">
        <w:instrText xml:space="preserve"> ADDIN EN.CITE &lt;EndNote&gt;&lt;Cite&gt;&lt;Author&gt;Lau&lt;/Author&gt;&lt;Year&gt;2012&lt;/Year&gt;&lt;IDText&gt;Emotional competence as a positive youth development construct: A conceptual review&lt;/IDText&gt;&lt;DisplayText&gt;(Lau and Wu, 2012)&lt;/DisplayText&gt;&lt;record&gt;&lt;isbn&gt;2356-6140&lt;/isbn&gt;&lt;titles&gt;&lt;title&gt;Emotional competence as a positive youth development construct: A conceptual review&lt;/title&gt;&lt;secondary-title&gt;The Scientific World Journal&lt;/secondary-title&gt;&lt;/titles&gt;&lt;contributors&gt;&lt;authors&gt;&lt;author&gt;Lau, Patrick SY&lt;/author&gt;&lt;author&gt;Wu, Florence KY&lt;/author&gt;&lt;/authors&gt;&lt;/contributors&gt;&lt;added-date format="utc"&gt;1655893838&lt;/added-date&gt;&lt;ref-type name="Journal Article"&gt;17&lt;/ref-type&gt;&lt;dates&gt;&lt;year&gt;2012&lt;/year&gt;&lt;/dates&gt;&lt;rec-number&gt;1012&lt;/rec-number&gt;&lt;last-updated-date format="utc"&gt;1655893838&lt;/last-updated-date&gt;&lt;volume&gt;2012&lt;/volume&gt;&lt;/record&gt;&lt;/Cite&gt;&lt;/EndNote&gt;</w:instrText>
      </w:r>
      <w:r w:rsidR="0032430A">
        <w:fldChar w:fldCharType="separate"/>
      </w:r>
      <w:r w:rsidR="0032430A">
        <w:rPr>
          <w:noProof/>
        </w:rPr>
        <w:t>(Lau and Wu, 2012)</w:t>
      </w:r>
      <w:r w:rsidR="0032430A">
        <w:fldChar w:fldCharType="end"/>
      </w:r>
      <w:r w:rsidR="00F00BCF">
        <w:t xml:space="preserve"> </w:t>
      </w:r>
      <w:r w:rsidR="004B4114">
        <w:t>and</w:t>
      </w:r>
      <w:r w:rsidR="00E37F26">
        <w:t xml:space="preserve"> </w:t>
      </w:r>
      <w:r w:rsidR="004B4114">
        <w:t>with the N</w:t>
      </w:r>
      <w:r w:rsidR="003D1138">
        <w:t xml:space="preserve">ational </w:t>
      </w:r>
      <w:r w:rsidR="004B4114">
        <w:t>Y</w:t>
      </w:r>
      <w:r w:rsidR="003D1138">
        <w:t xml:space="preserve">outh </w:t>
      </w:r>
      <w:r w:rsidR="004B4114">
        <w:t>A</w:t>
      </w:r>
      <w:r w:rsidR="002362A5">
        <w:t>gency</w:t>
      </w:r>
      <w:r w:rsidR="004B4114">
        <w:t xml:space="preserve"> </w:t>
      </w:r>
      <w:r w:rsidR="00A87ADE">
        <w:fldChar w:fldCharType="begin"/>
      </w:r>
      <w:r w:rsidR="00A87ADE">
        <w:instrText xml:space="preserve"> ADDIN EN.CITE &lt;EndNote&gt;&lt;Cite ExcludeAuth="1"&gt;&lt;Author&gt;NYA&lt;/Author&gt;&lt;Year&gt;2022&lt;/Year&gt;&lt;IDText&gt;What is Youth Work?&lt;/IDText&gt;&lt;DisplayText&gt;(2022)&lt;/DisplayText&gt;&lt;record&gt;&lt;urls&gt;&lt;related-urls&gt;&lt;url&gt;https://www.nya.org.uk/career-in-youth-work/what-is-youth-work/&lt;/url&gt;&lt;/related-urls&gt;&lt;/urls&gt;&lt;titles&gt;&lt;title&gt;What is Youth Work?&lt;/title&gt;&lt;/titles&gt;&lt;number&gt;06/0602021&lt;/number&gt;&lt;contributors&gt;&lt;authors&gt;&lt;author&gt;NYA&lt;/author&gt;&lt;/authors&gt;&lt;/contributors&gt;&lt;added-date format="utc"&gt;1655826468&lt;/added-date&gt;&lt;ref-type name="Web Page"&gt;12&lt;/ref-type&gt;&lt;dates&gt;&lt;year&gt;2022&lt;/year&gt;&lt;/dates&gt;&lt;rec-number&gt;1010&lt;/rec-number&gt;&lt;last-updated-date format="utc"&gt;1655826535&lt;/last-updated-date&gt;&lt;volume&gt;2021&lt;/volume&gt;&lt;/record&gt;&lt;/Cite&gt;&lt;/EndNote&gt;</w:instrText>
      </w:r>
      <w:r w:rsidR="00A87ADE">
        <w:fldChar w:fldCharType="separate"/>
      </w:r>
      <w:r w:rsidR="00A87ADE">
        <w:rPr>
          <w:noProof/>
        </w:rPr>
        <w:t>(2022)</w:t>
      </w:r>
      <w:r w:rsidR="00A87ADE">
        <w:fldChar w:fldCharType="end"/>
      </w:r>
      <w:r w:rsidR="00A87ADE">
        <w:t xml:space="preserve"> </w:t>
      </w:r>
      <w:r w:rsidR="00734E10">
        <w:t xml:space="preserve">youth work </w:t>
      </w:r>
      <w:r w:rsidR="004B4114">
        <w:t>values</w:t>
      </w:r>
      <w:r w:rsidR="0032430A">
        <w:t>;</w:t>
      </w:r>
      <w:r w:rsidR="00F00BCF">
        <w:t xml:space="preserve"> particularly those</w:t>
      </w:r>
      <w:r w:rsidR="00734E10">
        <w:t xml:space="preserve"> </w:t>
      </w:r>
      <w:r w:rsidR="00A87ADE">
        <w:t>of ‘</w:t>
      </w:r>
      <w:r w:rsidR="00AA35A9" w:rsidRPr="00A87ADE">
        <w:rPr>
          <w:i/>
          <w:iCs/>
        </w:rPr>
        <w:t>Seeking to develop young people’s skills and attitudes rather than remedy problem behaviours</w:t>
      </w:r>
      <w:r w:rsidR="00A87ADE">
        <w:t>’ and ‘</w:t>
      </w:r>
      <w:r w:rsidR="00AA35A9" w:rsidRPr="00A87ADE">
        <w:rPr>
          <w:i/>
          <w:iCs/>
        </w:rPr>
        <w:t>Helping young people develop stronger relationships and collective identities</w:t>
      </w:r>
      <w:r w:rsidR="00A87ADE" w:rsidRPr="00A87ADE">
        <w:rPr>
          <w:i/>
          <w:iCs/>
        </w:rPr>
        <w:t>’</w:t>
      </w:r>
      <w:r w:rsidR="00AA35A9">
        <w:t>.</w:t>
      </w:r>
      <w:r w:rsidR="004A5F1F">
        <w:t xml:space="preserve"> Fundamentally the framework </w:t>
      </w:r>
      <w:r w:rsidR="006C0BF9" w:rsidRPr="006C0BF9">
        <w:t>blend</w:t>
      </w:r>
      <w:r w:rsidR="006C0BF9">
        <w:t>s</w:t>
      </w:r>
      <w:r w:rsidR="006C0BF9" w:rsidRPr="006C0BF9">
        <w:t xml:space="preserve"> together</w:t>
      </w:r>
      <w:r w:rsidR="006C0BF9">
        <w:t xml:space="preserve"> elements of</w:t>
      </w:r>
      <w:r w:rsidR="006C0BF9" w:rsidRPr="006C0BF9">
        <w:t xml:space="preserve"> positive youth development and socio-ecological theories of youth work</w:t>
      </w:r>
      <w:r w:rsidR="006C0BF9">
        <w:t xml:space="preserve">. </w:t>
      </w:r>
      <w:r w:rsidR="009D7992">
        <w:t>Positive youth development is an umbrella term that covers a number of different approaches</w:t>
      </w:r>
      <w:r w:rsidR="00EE4921">
        <w:t xml:space="preserve"> </w:t>
      </w:r>
      <w:r w:rsidR="00EE4921">
        <w:fldChar w:fldCharType="begin"/>
      </w:r>
      <w:r w:rsidR="00EE4921">
        <w:instrText xml:space="preserve"> ADDIN EN.CITE &lt;EndNote&gt;&lt;Cite&gt;&lt;Author&gt;Benson&lt;/Author&gt;&lt;Year&gt;2006&lt;/Year&gt;&lt;IDText&gt;Positive Youth Development: Theory, Research  and Applications&lt;/IDText&gt;&lt;DisplayText&gt;(Benson&lt;style face="italic"&gt; et al.&lt;/style&gt;, 2006)&lt;/DisplayText&gt;&lt;record&gt;&lt;titles&gt;&lt;title&gt;Positive Youth Development: Theory, Research  and Applications&lt;/title&gt;&lt;secondary-title&gt;Handbook of child psychology&lt;/secondary-title&gt;&lt;/titles&gt;&lt;pages&gt;894-941&lt;/pages&gt;&lt;contributors&gt;&lt;authors&gt;&lt;author&gt;Benson, P.L.&lt;/author&gt;&lt;author&gt;Scales, P.C.&lt;/author&gt;&lt;author&gt;Hamilton, S.F.&lt;/author&gt;&lt;author&gt;Sesma, A&lt;/author&gt;&lt;/authors&gt;&lt;/contributors&gt;&lt;section&gt;16&lt;/section&gt;&lt;added-date format="utc"&gt;1656426501&lt;/added-date&gt;&lt;pub-location&gt;New Jersey&lt;/pub-location&gt;&lt;ref-type name="Book Section"&gt;5&lt;/ref-type&gt;&lt;dates&gt;&lt;year&gt;2006&lt;/year&gt;&lt;/dates&gt;&lt;rec-number&gt;1021&lt;/rec-number&gt;&lt;publisher&gt;John Wiley &amp;amp; Sons&lt;/publisher&gt;&lt;last-updated-date format="utc"&gt;1656426847&lt;/last-updated-date&gt;&lt;contributors&gt;&lt;secondary-authors&gt;&lt;author&gt;Lerner, R.M.&lt;/author&gt;&lt;/secondary-authors&gt;&lt;/contributors&gt;&lt;/record&gt;&lt;/Cite&gt;&lt;/EndNote&gt;</w:instrText>
      </w:r>
      <w:r w:rsidR="00EE4921">
        <w:fldChar w:fldCharType="separate"/>
      </w:r>
      <w:r w:rsidR="00EE4921">
        <w:rPr>
          <w:noProof/>
        </w:rPr>
        <w:t>(Benson</w:t>
      </w:r>
      <w:r w:rsidR="00EE4921" w:rsidRPr="00EE4921">
        <w:rPr>
          <w:i/>
          <w:noProof/>
        </w:rPr>
        <w:t xml:space="preserve"> et al.</w:t>
      </w:r>
      <w:r w:rsidR="00EE4921">
        <w:rPr>
          <w:noProof/>
        </w:rPr>
        <w:t>, 2006)</w:t>
      </w:r>
      <w:r w:rsidR="00EE4921">
        <w:fldChar w:fldCharType="end"/>
      </w:r>
      <w:r w:rsidR="009D7992">
        <w:t>, although a</w:t>
      </w:r>
      <w:r w:rsidR="005C66C6">
        <w:t>ll positive youth development approaches generally emphasise strengths</w:t>
      </w:r>
      <w:r w:rsidR="0049741F">
        <w:t>, developmental assets</w:t>
      </w:r>
      <w:r w:rsidR="005C66C6">
        <w:t xml:space="preserve"> or </w:t>
      </w:r>
      <w:r w:rsidR="0049741F">
        <w:t xml:space="preserve">protective factors </w:t>
      </w:r>
      <w:r w:rsidR="00663872">
        <w:t xml:space="preserve">with a </w:t>
      </w:r>
      <w:r w:rsidR="00663872" w:rsidRPr="00663872">
        <w:t xml:space="preserve">clear focus on individual development </w:t>
      </w:r>
      <w:r w:rsidR="0049741F">
        <w:t>as the key to producing desired outcomes</w:t>
      </w:r>
      <w:r w:rsidR="00EE4921">
        <w:t xml:space="preserve"> and optimal development</w:t>
      </w:r>
      <w:r w:rsidR="0049741F">
        <w:t xml:space="preserve"> </w:t>
      </w:r>
      <w:r w:rsidR="0049741F">
        <w:fldChar w:fldCharType="begin"/>
      </w:r>
      <w:r w:rsidR="008775EE">
        <w:instrText xml:space="preserve"> ADDIN EN.CITE &lt;EndNote&gt;&lt;Cite&gt;&lt;Author&gt;Dickson&lt;/Author&gt;&lt;Year&gt;2013&lt;/Year&gt;&lt;IDText&gt;Youth work: A systematic map of the research literature&lt;/IDText&gt;&lt;DisplayText&gt;(Dickson, Vigurs and Newman, 2013; Damon, 2004)&lt;/DisplayText&gt;&lt;record&gt;&lt;urls&gt;&lt;related-urls&gt;&lt;url&gt;https://www.lenus.ie/bitstream/handle/10147/306851/YouthWorkFinal260613.pdf.pdf?sequence=1&lt;/url&gt;&lt;/related-urls&gt;&lt;/urls&gt;&lt;isbn&gt;1406427489&lt;/isbn&gt;&lt;titles&gt;&lt;title&gt;Youth work: A systematic map of the research literature&lt;/title&gt;&lt;/titles&gt;&lt;access-date&gt;24/05/2022&lt;/access-date&gt;&lt;contributors&gt;&lt;authors&gt;&lt;author&gt;Dickson, Kelly&lt;/author&gt;&lt;author&gt;Vigurs, Carol-Ann&lt;/author&gt;&lt;author&gt;Newman, Mark&lt;/author&gt;&lt;/authors&gt;&lt;/contributors&gt;&lt;added-date format="utc"&gt;1656072996&lt;/added-date&gt;&lt;ref-type name="Report"&gt;27&lt;/ref-type&gt;&lt;dates&gt;&lt;year&gt;2013&lt;/year&gt;&lt;/dates&gt;&lt;rec-number&gt;1019&lt;/rec-number&gt;&lt;publisher&gt;Lenus: The Irish Health Repository&lt;/publisher&gt;&lt;last-updated-date format="utc"&gt;1657725056&lt;/last-updated-date&gt;&lt;/record&gt;&lt;/Cite&gt;&lt;Cite&gt;&lt;Author&gt;Damon&lt;/Author&gt;&lt;Year&gt;2004&lt;/Year&gt;&lt;IDText&gt;What is positive youth development?&lt;/IDText&gt;&lt;record&gt;&lt;isbn&gt;0002-7162&lt;/isbn&gt;&lt;titles&gt;&lt;title&gt;What is positive youth development?&lt;/title&gt;&lt;secondary-title&gt;The ANNALS of the American Academy of political and social science&lt;/secondary-title&gt;&lt;/titles&gt;&lt;pages&gt;13-24&lt;/pages&gt;&lt;number&gt;1&lt;/number&gt;&lt;contributors&gt;&lt;authors&gt;&lt;author&gt;Damon, William&lt;/author&gt;&lt;/authors&gt;&lt;/contributors&gt;&lt;added-date format="utc"&gt;1656427022&lt;/added-date&gt;&lt;ref-type name="Journal Article"&gt;17&lt;/ref-type&gt;&lt;dates&gt;&lt;year&gt;2004&lt;/year&gt;&lt;/dates&gt;&lt;rec-number&gt;1022&lt;/rec-number&gt;&lt;last-updated-date format="utc"&gt;1656427022&lt;/last-updated-date&gt;&lt;volume&gt;591&lt;/volume&gt;&lt;/record&gt;&lt;/Cite&gt;&lt;/EndNote&gt;</w:instrText>
      </w:r>
      <w:r w:rsidR="0049741F">
        <w:fldChar w:fldCharType="separate"/>
      </w:r>
      <w:r w:rsidR="00EE4921">
        <w:rPr>
          <w:noProof/>
        </w:rPr>
        <w:t>(Dickson, Vigurs and Newman, 2013; Damon, 2004)</w:t>
      </w:r>
      <w:r w:rsidR="0049741F">
        <w:fldChar w:fldCharType="end"/>
      </w:r>
      <w:r w:rsidR="0049741F">
        <w:t xml:space="preserve">. </w:t>
      </w:r>
      <w:r w:rsidR="006B5DBE">
        <w:t>This type of strengths-based youth work is about building relationships and trust with young people to instil hope and belief</w:t>
      </w:r>
      <w:r w:rsidR="001A2FA7">
        <w:t xml:space="preserve"> in moving forward</w:t>
      </w:r>
      <w:r w:rsidR="006B5DBE">
        <w:t xml:space="preserve"> and increas</w:t>
      </w:r>
      <w:r w:rsidR="001A2FA7">
        <w:t>ing</w:t>
      </w:r>
      <w:r w:rsidR="006B5DBE">
        <w:t xml:space="preserve"> their sense of agency </w:t>
      </w:r>
      <w:r w:rsidR="001A2FA7">
        <w:fldChar w:fldCharType="begin"/>
      </w:r>
      <w:r w:rsidR="00814FF5">
        <w:instrText xml:space="preserve"> ADDIN EN.CITE &lt;EndNote&gt;&lt;Cite&gt;&lt;Author&gt;Dickson&lt;/Author&gt;&lt;Year&gt;2013&lt;/Year&gt;&lt;IDText&gt;Youth work: A systematic map of the research literature&lt;/IDText&gt;&lt;DisplayText&gt;(Dickson, Vigurs and Newman, 2013; Mcgregor, 2015)&lt;/DisplayText&gt;&lt;record&gt;&lt;urls&gt;&lt;related-urls&gt;&lt;url&gt;https://www.lenus.ie/bitstream/handle/10147/306851/YouthWorkFinal260613.pdf.pdf?sequence=1&lt;/url&gt;&lt;/related-urls&gt;&lt;/urls&gt;&lt;isbn&gt;1406427489&lt;/isbn&gt;&lt;titles&gt;&lt;title&gt;Youth work: A systematic map of the research literature&lt;/title&gt;&lt;/titles&gt;&lt;access-date&gt;24/05/2022&lt;/access-date&gt;&lt;contributors&gt;&lt;authors&gt;&lt;author&gt;Dickson, Kelly&lt;/author&gt;&lt;author&gt;Vigurs, Carol-Ann&lt;/author&gt;&lt;author&gt;Newman, Mark&lt;/author&gt;&lt;/authors&gt;&lt;/contributors&gt;&lt;added-date format="utc"&gt;1656072996&lt;/added-date&gt;&lt;ref-type name="Report"&gt;27&lt;/ref-type&gt;&lt;dates&gt;&lt;year&gt;2013&lt;/year&gt;&lt;/dates&gt;&lt;rec-number&gt;1019&lt;/rec-number&gt;&lt;publisher&gt;Lenus: The Irish Health Repository&lt;/publisher&gt;&lt;last-updated-date format="utc"&gt;1657725056&lt;/last-updated-date&gt;&lt;/record&gt;&lt;/Cite&gt;&lt;Cite&gt;&lt;Author&gt;Mcgregor&lt;/Author&gt;&lt;Year&gt;2015&lt;/Year&gt;&lt;IDText&gt;Universal Youth Work: A Critical Review of the Literature&lt;/IDText&gt;&lt;record&gt;&lt;urls&gt;&lt;related-urls&gt;&lt;url&gt;https://www.youthlinkscotland.org/media/1112/youth-work-literature-review-final-may-2015.pdf&lt;/url&gt;&lt;/related-urls&gt;&lt;/urls&gt;&lt;titles&gt;&lt;title&gt;Universal Youth Work: A Critical Review of the Literature&lt;/title&gt;&lt;/titles&gt;&lt;access-date&gt;20/05/2022&lt;/access-date&gt;&lt;contributors&gt;&lt;authors&gt;&lt;author&gt;Mcgregor, Callum&lt;/author&gt;&lt;/authors&gt;&lt;/contributors&gt;&lt;added-date format="utc"&gt;1656070638&lt;/added-date&gt;&lt;ref-type name="Report"&gt;27&lt;/ref-type&gt;&lt;dates&gt;&lt;year&gt;2015&lt;/year&gt;&lt;/dates&gt;&lt;rec-number&gt;1018&lt;/rec-number&gt;&lt;publisher&gt;University of Edinburgh&lt;/publisher&gt;&lt;last-updated-date format="utc"&gt;1657725702&lt;/last-updated-date&gt;&lt;/record&gt;&lt;/Cite&gt;&lt;/EndNote&gt;</w:instrText>
      </w:r>
      <w:r w:rsidR="001A2FA7">
        <w:fldChar w:fldCharType="separate"/>
      </w:r>
      <w:r w:rsidR="00663872">
        <w:rPr>
          <w:noProof/>
        </w:rPr>
        <w:t>(Dickson, Vigurs and Newman, 2013; Mcgregor, 2015)</w:t>
      </w:r>
      <w:r w:rsidR="001A2FA7">
        <w:fldChar w:fldCharType="end"/>
      </w:r>
      <w:r w:rsidR="001A2FA7">
        <w:t xml:space="preserve">. </w:t>
      </w:r>
      <w:r w:rsidR="00855304">
        <w:t xml:space="preserve">A socio-ecological model </w:t>
      </w:r>
      <w:r w:rsidR="00663872">
        <w:t xml:space="preserve">believes that youth work needs to reflect and address the myriad of relationships that young people have </w:t>
      </w:r>
      <w:r w:rsidR="009442B7">
        <w:t>with other</w:t>
      </w:r>
      <w:r w:rsidR="007843EB">
        <w:t>s</w:t>
      </w:r>
      <w:r w:rsidR="009442B7">
        <w:t xml:space="preserve"> </w:t>
      </w:r>
      <w:r w:rsidR="00663872">
        <w:t>within the wide</w:t>
      </w:r>
      <w:r w:rsidR="0023157D">
        <w:t>r</w:t>
      </w:r>
      <w:r w:rsidR="00663872">
        <w:t xml:space="preserve"> </w:t>
      </w:r>
      <w:r w:rsidR="0023157D">
        <w:t xml:space="preserve">socio-geographic </w:t>
      </w:r>
      <w:r w:rsidR="00663872">
        <w:t>context of their lives</w:t>
      </w:r>
      <w:r w:rsidR="0023157D">
        <w:t xml:space="preserve"> focusing on their ‘multiple selves’ within these contexts</w:t>
      </w:r>
      <w:r w:rsidR="00663872">
        <w:t xml:space="preserve"> </w:t>
      </w:r>
      <w:r w:rsidR="00663872">
        <w:fldChar w:fldCharType="begin"/>
      </w:r>
      <w:r w:rsidR="00814FF5">
        <w:instrText xml:space="preserve"> ADDIN EN.CITE &lt;EndNote&gt;&lt;Cite&gt;&lt;Author&gt;Mcgregor&lt;/Author&gt;&lt;Year&gt;2015&lt;/Year&gt;&lt;IDText&gt;Universal Youth Work: A Critical Review of the Literature&lt;/IDText&gt;&lt;DisplayText&gt;(Mcgregor, 2015)&lt;/DisplayText&gt;&lt;record&gt;&lt;urls&gt;&lt;related-urls&gt;&lt;url&gt;https://www.youthlinkscotland.org/media/1112/youth-work-literature-review-final-may-2015.pdf&lt;/url&gt;&lt;/related-urls&gt;&lt;/urls&gt;&lt;titles&gt;&lt;title&gt;Universal Youth Work: A Critical Review of the Literature&lt;/title&gt;&lt;/titles&gt;&lt;access-date&gt;20/05/2022&lt;/access-date&gt;&lt;contributors&gt;&lt;authors&gt;&lt;author&gt;Mcgregor, Callum&lt;/author&gt;&lt;/authors&gt;&lt;/contributors&gt;&lt;added-date format="utc"&gt;1656070638&lt;/added-date&gt;&lt;ref-type name="Report"&gt;27&lt;/ref-type&gt;&lt;dates&gt;&lt;year&gt;2015&lt;/year&gt;&lt;/dates&gt;&lt;rec-number&gt;1018&lt;/rec-number&gt;&lt;publisher&gt;University of Edinburgh&lt;/publisher&gt;&lt;last-updated-date format="utc"&gt;1657725702&lt;/last-updated-date&gt;&lt;/record&gt;&lt;/Cite&gt;&lt;/EndNote&gt;</w:instrText>
      </w:r>
      <w:r w:rsidR="00663872">
        <w:fldChar w:fldCharType="separate"/>
      </w:r>
      <w:r w:rsidR="00663872">
        <w:rPr>
          <w:noProof/>
        </w:rPr>
        <w:t>(Mcgregor, 2015)</w:t>
      </w:r>
      <w:r w:rsidR="00663872">
        <w:fldChar w:fldCharType="end"/>
      </w:r>
      <w:r w:rsidR="0023157D">
        <w:t>.</w:t>
      </w:r>
    </w:p>
    <w:p w14:paraId="31BB76EA" w14:textId="44EC6D25" w:rsidR="009C6E23" w:rsidRDefault="00F47B75" w:rsidP="00A87ADE">
      <w:r>
        <w:t>Furthermore, a</w:t>
      </w:r>
      <w:r w:rsidR="00DD1AE3" w:rsidRPr="00DD1AE3">
        <w:t xml:space="preserve"> growing body of research </w:t>
      </w:r>
      <w:r w:rsidR="00824AEA">
        <w:t xml:space="preserve">has </w:t>
      </w:r>
      <w:r w:rsidR="00DD1AE3" w:rsidRPr="00DD1AE3">
        <w:t>link</w:t>
      </w:r>
      <w:r w:rsidR="00824AEA">
        <w:t>ed</w:t>
      </w:r>
      <w:r w:rsidR="00DD1AE3" w:rsidRPr="00DD1AE3">
        <w:t xml:space="preserve"> social and emotional</w:t>
      </w:r>
      <w:r w:rsidR="00824AEA">
        <w:t xml:space="preserve"> learning </w:t>
      </w:r>
      <w:r w:rsidR="00F4550B">
        <w:t xml:space="preserve">and the development of emotional competence </w:t>
      </w:r>
      <w:r w:rsidR="00824AEA">
        <w:t>to positive outcomes for young people including regulating emotions, increasing pro-social behaviours, reducing problem behaviours and decreas</w:t>
      </w:r>
      <w:r>
        <w:t>ing</w:t>
      </w:r>
      <w:r w:rsidR="00824AEA">
        <w:t xml:space="preserve"> internalis</w:t>
      </w:r>
      <w:r>
        <w:t>ed</w:t>
      </w:r>
      <w:r w:rsidR="00824AEA">
        <w:t xml:space="preserve"> problems </w:t>
      </w:r>
      <w:r w:rsidR="00F4550B">
        <w:fldChar w:fldCharType="begin"/>
      </w:r>
      <w:r w:rsidR="0063072A">
        <w:instrText xml:space="preserve"> ADDIN EN.CITE &lt;EndNote&gt;&lt;Cite&gt;&lt;Author&gt;OECD&lt;/Author&gt;&lt;Year&gt;2015&lt;/Year&gt;&lt;IDText&gt;Skills for social progress: The power of social and emotional skills&lt;/IDText&gt;&lt;DisplayText&gt;(OECD, 2015; Riley, 2019)&lt;/DisplayText&gt;&lt;record&gt;&lt;urls&gt;&lt;related-urls&gt;&lt;url&gt;https://www.oecd.org/education/ceri/skills-for-social-progress-executive-summary.pdf&lt;/url&gt;&lt;/related-urls&gt;&lt;/urls&gt;&lt;isbn&gt;9264226141&lt;/isbn&gt;&lt;titles&gt;&lt;title&gt;Skills for social progress: The power of social and emotional skills&lt;/title&gt;&lt;/titles&gt;&lt;access-date&gt;01/05/2022&lt;/access-date&gt;&lt;contributors&gt;&lt;authors&gt;&lt;author&gt;OECD,&lt;/author&gt;&lt;/authors&gt;&lt;/contributors&gt;&lt;added-date format="utc"&gt;1655894817&lt;/added-date&gt;&lt;ref-type name="Report"&gt;27&lt;/ref-type&gt;&lt;dates&gt;&lt;year&gt;2015&lt;/year&gt;&lt;/dates&gt;&lt;rec-number&gt;1014&lt;/rec-number&gt;&lt;publisher&gt;Organisation for Economic Co-operation and Development Publishing&lt;/publisher&gt;&lt;last-updated-date format="utc"&gt;1657725965&lt;/last-updated-date&gt;&lt;/record&gt;&lt;/Cite&gt;&lt;Cite&gt;&lt;Author&gt;Riley&lt;/Author&gt;&lt;Year&gt;2019&lt;/Year&gt;&lt;IDText&gt;Social and emotional learning in practice: A resource review&lt;/IDText&gt;&lt;record&gt;&lt;isbn&gt;2325-4017&lt;/isbn&gt;&lt;titles&gt;&lt;title&gt;Social and emotional learning in practice: A resource review&lt;/title&gt;&lt;secondary-title&gt;Journal of Youth Development&lt;/secondary-title&gt;&lt;/titles&gt;&lt;pages&gt;212-216&lt;/pages&gt;&lt;number&gt;3&lt;/number&gt;&lt;contributors&gt;&lt;authors&gt;&lt;author&gt;Riley, Allison&lt;/author&gt;&lt;/authors&gt;&lt;/contributors&gt;&lt;added-date format="utc"&gt;1655893559&lt;/added-date&gt;&lt;ref-type name="Journal Article"&gt;17&lt;/ref-type&gt;&lt;dates&gt;&lt;year&gt;2019&lt;/year&gt;&lt;/dates&gt;&lt;rec-number&gt;1011&lt;/rec-number&gt;&lt;last-updated-date format="utc"&gt;1655893559&lt;/last-updated-date&gt;&lt;volume&gt;14&lt;/volume&gt;&lt;/record&gt;&lt;/Cite&gt;&lt;/EndNote&gt;</w:instrText>
      </w:r>
      <w:r w:rsidR="00F4550B">
        <w:fldChar w:fldCharType="separate"/>
      </w:r>
      <w:r w:rsidR="00F4550B">
        <w:rPr>
          <w:noProof/>
        </w:rPr>
        <w:t>(OECD, 2015; Riley, 2019)</w:t>
      </w:r>
      <w:r w:rsidR="00F4550B">
        <w:fldChar w:fldCharType="end"/>
      </w:r>
      <w:r w:rsidR="00F4550B">
        <w:t>.</w:t>
      </w:r>
      <w:r w:rsidR="00DD1AE3" w:rsidRPr="00DD1AE3">
        <w:t xml:space="preserve"> </w:t>
      </w:r>
      <w:r w:rsidR="003876ED">
        <w:t xml:space="preserve">Emotional competence </w:t>
      </w:r>
      <w:r w:rsidR="0032430A">
        <w:t xml:space="preserve">as conceptualised by Lau and Wu </w:t>
      </w:r>
      <w:r w:rsidR="0032430A">
        <w:fldChar w:fldCharType="begin"/>
      </w:r>
      <w:r w:rsidR="0032430A">
        <w:instrText xml:space="preserve"> ADDIN EN.CITE &lt;EndNote&gt;&lt;Cite ExcludeAuth="1"&gt;&lt;Author&gt;Lau&lt;/Author&gt;&lt;Year&gt;2012&lt;/Year&gt;&lt;IDText&gt;Emotional competence as a positive youth development construct: A conceptual review&lt;/IDText&gt;&lt;DisplayText&gt;(2012)&lt;/DisplayText&gt;&lt;record&gt;&lt;isbn&gt;2356-6140&lt;/isbn&gt;&lt;titles&gt;&lt;title&gt;Emotional competence as a positive youth development construct: A conceptual review&lt;/title&gt;&lt;secondary-title&gt;The Scientific World Journal&lt;/secondary-title&gt;&lt;/titles&gt;&lt;contributors&gt;&lt;authors&gt;&lt;author&gt;Lau, Patrick SY&lt;/author&gt;&lt;author&gt;Wu, Florence KY&lt;/author&gt;&lt;/authors&gt;&lt;/contributors&gt;&lt;added-date format="utc"&gt;1655893838&lt;/added-date&gt;&lt;ref-type name="Journal Article"&gt;17&lt;/ref-type&gt;&lt;dates&gt;&lt;year&gt;2012&lt;/year&gt;&lt;/dates&gt;&lt;rec-number&gt;1012&lt;/rec-number&gt;&lt;last-updated-date format="utc"&gt;1655893838&lt;/last-updated-date&gt;&lt;volume&gt;2012&lt;/volume&gt;&lt;/record&gt;&lt;/Cite&gt;&lt;/EndNote&gt;</w:instrText>
      </w:r>
      <w:r w:rsidR="0032430A">
        <w:fldChar w:fldCharType="separate"/>
      </w:r>
      <w:r w:rsidR="0032430A">
        <w:rPr>
          <w:noProof/>
        </w:rPr>
        <w:t>(2012)</w:t>
      </w:r>
      <w:r w:rsidR="0032430A">
        <w:fldChar w:fldCharType="end"/>
      </w:r>
      <w:r w:rsidR="0032430A">
        <w:t xml:space="preserve"> </w:t>
      </w:r>
      <w:r w:rsidR="00DD1AE3">
        <w:t>is transactional with both self and others and</w:t>
      </w:r>
      <w:r w:rsidR="009A497E">
        <w:t xml:space="preserve"> is</w:t>
      </w:r>
      <w:r w:rsidR="00DD1AE3">
        <w:t xml:space="preserve"> gained through the development of skills and knowledge acquired by both contextual</w:t>
      </w:r>
      <w:r w:rsidR="007843EB">
        <w:t>,</w:t>
      </w:r>
      <w:r w:rsidR="00DD1AE3">
        <w:t xml:space="preserve"> cultural</w:t>
      </w:r>
      <w:r w:rsidR="007843EB">
        <w:t xml:space="preserve"> and relational</w:t>
      </w:r>
      <w:r w:rsidR="00DD1AE3">
        <w:t xml:space="preserve"> related experience</w:t>
      </w:r>
      <w:r w:rsidR="009A497E">
        <w:t>s</w:t>
      </w:r>
      <w:r w:rsidR="00DD1AE3">
        <w:t xml:space="preserve"> with others. </w:t>
      </w:r>
      <w:r w:rsidR="0090722E">
        <w:t>Learning and developing emotional competenc</w:t>
      </w:r>
      <w:r w:rsidR="00F64437">
        <w:t>ies</w:t>
      </w:r>
      <w:r w:rsidR="0090722E">
        <w:t xml:space="preserve"> </w:t>
      </w:r>
      <w:r w:rsidR="00F25B38">
        <w:t>are</w:t>
      </w:r>
      <w:r w:rsidR="0090722E">
        <w:t xml:space="preserve"> key</w:t>
      </w:r>
      <w:r w:rsidR="009442B7">
        <w:t xml:space="preserve"> </w:t>
      </w:r>
      <w:r w:rsidR="00CA3F9B">
        <w:t xml:space="preserve">to this approach </w:t>
      </w:r>
      <w:r w:rsidR="009442B7">
        <w:t>and are</w:t>
      </w:r>
      <w:r w:rsidR="00F901F6">
        <w:t xml:space="preserve"> </w:t>
      </w:r>
      <w:r w:rsidR="00F64437">
        <w:t xml:space="preserve">based on the belief that </w:t>
      </w:r>
      <w:r w:rsidR="0090722E">
        <w:t>these skills and competence</w:t>
      </w:r>
      <w:r w:rsidR="00F64437">
        <w:t>s</w:t>
      </w:r>
      <w:r w:rsidR="0090722E">
        <w:t xml:space="preserve"> can be learnt and practiced in a safe setting. These</w:t>
      </w:r>
      <w:r w:rsidR="00F25B38">
        <w:t xml:space="preserve"> learning</w:t>
      </w:r>
      <w:r w:rsidR="0090722E">
        <w:t xml:space="preserve"> experiences </w:t>
      </w:r>
      <w:r>
        <w:t>can be</w:t>
      </w:r>
      <w:r w:rsidR="0090722E">
        <w:t xml:space="preserve"> offered to young people through comprehensive experiential learning </w:t>
      </w:r>
      <w:r w:rsidR="00F901F6">
        <w:t xml:space="preserve">programmes designed </w:t>
      </w:r>
      <w:r w:rsidR="0090722E">
        <w:t xml:space="preserve">to </w:t>
      </w:r>
      <w:r w:rsidR="00F901F6">
        <w:t xml:space="preserve">offer opportunities for participants to learn to </w:t>
      </w:r>
      <w:r w:rsidR="0090722E">
        <w:t xml:space="preserve">manage their own emotions, </w:t>
      </w:r>
      <w:r w:rsidR="0029379E">
        <w:t xml:space="preserve">to develop relationships with others and persevere despite the challenges they </w:t>
      </w:r>
      <w:r w:rsidR="00F901F6">
        <w:t>may be</w:t>
      </w:r>
      <w:r w:rsidR="0029379E">
        <w:t xml:space="preserve"> facing. </w:t>
      </w:r>
      <w:r w:rsidR="0090722E">
        <w:t xml:space="preserve">  </w:t>
      </w:r>
    </w:p>
    <w:p w14:paraId="29D25A9D" w14:textId="51E53CBF" w:rsidR="00F47B75" w:rsidRDefault="007B429B" w:rsidP="00A87ADE">
      <w:r>
        <w:t>The following conceptual framework has been developed by drawing on the</w:t>
      </w:r>
      <w:r w:rsidR="00255DF7">
        <w:t>se</w:t>
      </w:r>
      <w:r>
        <w:t xml:space="preserve"> </w:t>
      </w:r>
      <w:r w:rsidR="00255DF7">
        <w:t xml:space="preserve">theoretical underpinnings </w:t>
      </w:r>
      <w:r>
        <w:t>and clarifies how relationship building and maintaining is at the heart of the framework.</w:t>
      </w:r>
    </w:p>
    <w:p w14:paraId="5040A350" w14:textId="77777777" w:rsidR="009442B7" w:rsidRPr="00920D67" w:rsidRDefault="009442B7" w:rsidP="009442B7">
      <w:pPr>
        <w:rPr>
          <w:b/>
          <w:bCs/>
        </w:rPr>
      </w:pPr>
      <w:r w:rsidRPr="00920D67">
        <w:rPr>
          <w:b/>
          <w:bCs/>
        </w:rPr>
        <w:t xml:space="preserve">The framework </w:t>
      </w:r>
    </w:p>
    <w:p w14:paraId="575E06DF" w14:textId="07904F26" w:rsidR="00411501" w:rsidRDefault="00A819F0" w:rsidP="00290CDF">
      <w:r w:rsidRPr="00A819F0">
        <w:t>T</w:t>
      </w:r>
      <w:r>
        <w:t xml:space="preserve">he </w:t>
      </w:r>
      <w:r w:rsidR="00F25B38">
        <w:t>conceptual</w:t>
      </w:r>
      <w:r w:rsidR="0029379E">
        <w:t xml:space="preserve"> </w:t>
      </w:r>
      <w:r w:rsidR="00F606DE">
        <w:t>framework</w:t>
      </w:r>
      <w:r>
        <w:t xml:space="preserve"> </w:t>
      </w:r>
      <w:r w:rsidR="007B429B">
        <w:t>is</w:t>
      </w:r>
      <w:r w:rsidR="006C0BF9">
        <w:t xml:space="preserve"> a combination of</w:t>
      </w:r>
      <w:r w:rsidR="007B429B">
        <w:t xml:space="preserve"> the following </w:t>
      </w:r>
      <w:r w:rsidR="00B27B60">
        <w:t>zones:</w:t>
      </w:r>
      <w:r w:rsidR="006C0BF9">
        <w:t xml:space="preserve"> 1) </w:t>
      </w:r>
      <w:r w:rsidR="00CA3D51">
        <w:t>Relationship with</w:t>
      </w:r>
      <w:r w:rsidR="006C0BF9" w:rsidRPr="006C0BF9">
        <w:t xml:space="preserve"> self</w:t>
      </w:r>
      <w:r w:rsidR="00B27B60">
        <w:t>;</w:t>
      </w:r>
      <w:r w:rsidR="006C0BF9">
        <w:t xml:space="preserve"> 2) </w:t>
      </w:r>
      <w:r w:rsidR="006D36C1">
        <w:t>R</w:t>
      </w:r>
      <w:r w:rsidR="006C0BF9" w:rsidRPr="006C0BF9">
        <w:t>elationship</w:t>
      </w:r>
      <w:r w:rsidR="006D36C1">
        <w:t xml:space="preserve"> with other</w:t>
      </w:r>
      <w:r w:rsidR="006C0BF9" w:rsidRPr="006C0BF9">
        <w:t>s</w:t>
      </w:r>
      <w:r w:rsidR="00B27B60">
        <w:t>;</w:t>
      </w:r>
      <w:r w:rsidR="006C0BF9">
        <w:t xml:space="preserve"> 3) </w:t>
      </w:r>
      <w:bookmarkStart w:id="0" w:name="_Hlk108008965"/>
      <w:r w:rsidR="00C367FB">
        <w:t>Supporting</w:t>
      </w:r>
      <w:r w:rsidR="00F66172">
        <w:t xml:space="preserve"> the</w:t>
      </w:r>
      <w:r w:rsidR="00C367FB">
        <w:t xml:space="preserve"> relationships of</w:t>
      </w:r>
      <w:r w:rsidR="00B27B60">
        <w:t xml:space="preserve"> others</w:t>
      </w:r>
      <w:bookmarkEnd w:id="0"/>
      <w:r w:rsidR="00B27B60">
        <w:t>;</w:t>
      </w:r>
      <w:r w:rsidR="006D36C1">
        <w:t xml:space="preserve"> </w:t>
      </w:r>
      <w:r w:rsidR="006C0BF9">
        <w:t xml:space="preserve">and </w:t>
      </w:r>
      <w:r w:rsidR="00B27B60">
        <w:t xml:space="preserve">finally, </w:t>
      </w:r>
      <w:r w:rsidR="006C0BF9">
        <w:t xml:space="preserve">4) </w:t>
      </w:r>
      <w:bookmarkStart w:id="1" w:name="_Hlk108009085"/>
      <w:r w:rsidR="00B27B60">
        <w:t xml:space="preserve">Relationships with and within the </w:t>
      </w:r>
      <w:r w:rsidR="006C0BF9">
        <w:t>community</w:t>
      </w:r>
      <w:bookmarkEnd w:id="1"/>
      <w:r w:rsidR="00DC2A12">
        <w:t>.</w:t>
      </w:r>
      <w:r w:rsidR="00F456D8">
        <w:t xml:space="preserve"> </w:t>
      </w:r>
      <w:r w:rsidR="003B6E28">
        <w:t>H</w:t>
      </w:r>
      <w:r w:rsidR="007B4CC6">
        <w:t xml:space="preserve">owever, </w:t>
      </w:r>
      <w:r w:rsidR="003B6E28">
        <w:t xml:space="preserve">it </w:t>
      </w:r>
      <w:r w:rsidR="007843EB">
        <w:t>should be noted that it is recognised</w:t>
      </w:r>
      <w:r w:rsidR="007B4CC6">
        <w:t xml:space="preserve"> that y</w:t>
      </w:r>
      <w:r w:rsidR="007B4CC6" w:rsidRPr="007B4CC6">
        <w:t>outh work is not a linear process</w:t>
      </w:r>
      <w:r w:rsidR="007B4CC6">
        <w:t>;</w:t>
      </w:r>
      <w:r w:rsidR="007B4CC6" w:rsidRPr="007B4CC6">
        <w:t xml:space="preserve"> it is a dynamic and complex process</w:t>
      </w:r>
      <w:r w:rsidR="006D32E3">
        <w:t xml:space="preserve"> </w:t>
      </w:r>
      <w:r w:rsidR="009C6147">
        <w:t>that starts where the young person is</w:t>
      </w:r>
      <w:r w:rsidR="000E1FBF">
        <w:t>, is voluntary</w:t>
      </w:r>
      <w:r w:rsidR="009C6147">
        <w:t xml:space="preserve"> and does not have a pre-defined end point </w:t>
      </w:r>
      <w:r w:rsidR="001248A3">
        <w:fldChar w:fldCharType="begin"/>
      </w:r>
      <w:r w:rsidR="00710FB0">
        <w:instrText xml:space="preserve"> ADDIN EN.CITE &lt;EndNote&gt;&lt;Cite&gt;&lt;Author&gt;Davies&lt;/Author&gt;&lt;Year&gt;2010&lt;/Year&gt;&lt;IDText&gt;What do we mean by youth work&lt;/IDText&gt;&lt;DisplayText&gt;(Davies, 2010)&lt;/DisplayText&gt;&lt;record&gt;&lt;titles&gt;&lt;title&gt;What do we mean by youth work&lt;/title&gt;&lt;secondary-title&gt;What is youth work&lt;/secondary-title&gt;&lt;/titles&gt;&lt;pages&gt;1-6&lt;/pages&gt;&lt;contributors&gt;&lt;authors&gt;&lt;author&gt;Davies, Bernard&lt;/author&gt;&lt;/authors&gt;&lt;/contributors&gt;&lt;added-date format="utc"&gt;1630490514&lt;/added-date&gt;&lt;pub-location&gt;Exeter&lt;/pub-location&gt;&lt;ref-type name="Book Section"&gt;5&lt;/ref-type&gt;&lt;dates&gt;&lt;year&gt;2010&lt;/year&gt;&lt;/dates&gt;&lt;rec-number&gt;992&lt;/rec-number&gt;&lt;publisher&gt;Sage Publications&lt;/publisher&gt;&lt;last-updated-date format="utc"&gt;1657724595&lt;/last-updated-date&gt;&lt;contributors&gt;&lt;secondary-authors&gt;&lt;author&gt;Batsleer, J&lt;/author&gt;&lt;author&gt;Davies, B&lt;/author&gt;&lt;/secondary-authors&gt;&lt;/contributors&gt;&lt;/record&gt;&lt;/Cite&gt;&lt;/EndNote&gt;</w:instrText>
      </w:r>
      <w:r w:rsidR="001248A3">
        <w:fldChar w:fldCharType="separate"/>
      </w:r>
      <w:r w:rsidR="00710FB0">
        <w:rPr>
          <w:noProof/>
        </w:rPr>
        <w:t>(Davies, 2010)</w:t>
      </w:r>
      <w:r w:rsidR="001248A3">
        <w:fldChar w:fldCharType="end"/>
      </w:r>
      <w:r w:rsidR="007B4CC6" w:rsidRPr="007B4CC6">
        <w:t>.</w:t>
      </w:r>
      <w:r w:rsidR="007B4CC6">
        <w:t xml:space="preserve"> </w:t>
      </w:r>
      <w:r w:rsidR="001248A3">
        <w:t xml:space="preserve">It is expected therefore that </w:t>
      </w:r>
      <w:r w:rsidR="004F3C95">
        <w:t xml:space="preserve">the </w:t>
      </w:r>
      <w:r w:rsidR="004F3C95">
        <w:lastRenderedPageBreak/>
        <w:t>journey young people embark on</w:t>
      </w:r>
      <w:r w:rsidR="00E844AD">
        <w:t xml:space="preserve"> </w:t>
      </w:r>
      <w:r w:rsidR="001248A3">
        <w:t>will be complex</w:t>
      </w:r>
      <w:r w:rsidR="00E559AB">
        <w:t xml:space="preserve"> and </w:t>
      </w:r>
      <w:r w:rsidR="004F3C95">
        <w:t>they</w:t>
      </w:r>
      <w:r w:rsidR="00E559AB">
        <w:t xml:space="preserve"> </w:t>
      </w:r>
      <w:r w:rsidR="00075071">
        <w:t>are likely</w:t>
      </w:r>
      <w:r w:rsidR="001454C6">
        <w:t xml:space="preserve"> to </w:t>
      </w:r>
      <w:r w:rsidR="004F3C95">
        <w:t>travel</w:t>
      </w:r>
      <w:r w:rsidR="00E559AB">
        <w:t xml:space="preserve"> back and forth</w:t>
      </w:r>
      <w:r w:rsidR="006C0BF9">
        <w:t xml:space="preserve"> as they negotiate these </w:t>
      </w:r>
      <w:r w:rsidR="00B27B60">
        <w:t>zones</w:t>
      </w:r>
      <w:r w:rsidR="00E559AB">
        <w:t>.</w:t>
      </w:r>
      <w:r w:rsidR="001248A3">
        <w:t xml:space="preserve"> </w:t>
      </w:r>
    </w:p>
    <w:p w14:paraId="37CBF1BB" w14:textId="32784C49" w:rsidR="00A819F0" w:rsidRDefault="00F456D8" w:rsidP="00290CDF">
      <w:r>
        <w:t xml:space="preserve">The first </w:t>
      </w:r>
      <w:r w:rsidR="00B27B60">
        <w:t>zone</w:t>
      </w:r>
      <w:r w:rsidR="00411501">
        <w:t xml:space="preserve"> of the </w:t>
      </w:r>
      <w:r w:rsidR="008D13AD">
        <w:t>framework</w:t>
      </w:r>
      <w:r w:rsidR="00423A1C">
        <w:t xml:space="preserve"> </w:t>
      </w:r>
      <w:r w:rsidR="007B429B">
        <w:t>relates to</w:t>
      </w:r>
      <w:r w:rsidR="00711CFD">
        <w:t xml:space="preserve"> </w:t>
      </w:r>
      <w:r w:rsidR="00E844AD">
        <w:t xml:space="preserve">developing a </w:t>
      </w:r>
      <w:r w:rsidR="008346BC" w:rsidRPr="00B27B60">
        <w:t xml:space="preserve">sense of </w:t>
      </w:r>
      <w:r w:rsidR="00E844AD" w:rsidRPr="00B27B60">
        <w:t>self</w:t>
      </w:r>
      <w:r w:rsidR="00163E9A">
        <w:rPr>
          <w:i/>
          <w:iCs/>
        </w:rPr>
        <w:t xml:space="preserve"> </w:t>
      </w:r>
      <w:r w:rsidR="00163E9A" w:rsidRPr="00163E9A">
        <w:fldChar w:fldCharType="begin"/>
      </w:r>
      <w:r w:rsidR="008775EE">
        <w:instrText xml:space="preserve"> ADDIN EN.CITE &lt;EndNote&gt;&lt;Cite&gt;&lt;Author&gt;Dickson&lt;/Author&gt;&lt;Year&gt;2013&lt;/Year&gt;&lt;IDText&gt;Youth work: A systematic map of the research literature&lt;/IDText&gt;&lt;DisplayText&gt;(Dickson, Vigurs and Newman, 2013)&lt;/DisplayText&gt;&lt;record&gt;&lt;urls&gt;&lt;related-urls&gt;&lt;url&gt;https://www.lenus.ie/bitstream/handle/10147/306851/YouthWorkFinal260613.pdf.pdf?sequence=1&lt;/url&gt;&lt;/related-urls&gt;&lt;/urls&gt;&lt;isbn&gt;1406427489&lt;/isbn&gt;&lt;titles&gt;&lt;title&gt;Youth work: A systematic map of the research literature&lt;/title&gt;&lt;/titles&gt;&lt;access-date&gt;24/05/2022&lt;/access-date&gt;&lt;contributors&gt;&lt;authors&gt;&lt;author&gt;Dickson, Kelly&lt;/author&gt;&lt;author&gt;Vigurs, Carol-Ann&lt;/author&gt;&lt;author&gt;Newman, Mark&lt;/author&gt;&lt;/authors&gt;&lt;/contributors&gt;&lt;added-date format="utc"&gt;1656072996&lt;/added-date&gt;&lt;ref-type name="Report"&gt;27&lt;/ref-type&gt;&lt;dates&gt;&lt;year&gt;2013&lt;/year&gt;&lt;/dates&gt;&lt;rec-number&gt;1019&lt;/rec-number&gt;&lt;publisher&gt;Lenus: The Irish Health Repository&lt;/publisher&gt;&lt;last-updated-date format="utc"&gt;1657725056&lt;/last-updated-date&gt;&lt;/record&gt;&lt;/Cite&gt;&lt;/EndNote&gt;</w:instrText>
      </w:r>
      <w:r w:rsidR="00163E9A" w:rsidRPr="00163E9A">
        <w:fldChar w:fldCharType="separate"/>
      </w:r>
      <w:r w:rsidR="00163E9A" w:rsidRPr="00163E9A">
        <w:rPr>
          <w:noProof/>
        </w:rPr>
        <w:t>(Dickson, Vigurs and Newman, 2013)</w:t>
      </w:r>
      <w:r w:rsidR="00163E9A" w:rsidRPr="00163E9A">
        <w:fldChar w:fldCharType="end"/>
      </w:r>
      <w:r w:rsidR="00A819F0">
        <w:t xml:space="preserve">. </w:t>
      </w:r>
      <w:r w:rsidR="00B27B60">
        <w:t>Within</w:t>
      </w:r>
      <w:r>
        <w:t xml:space="preserve"> this </w:t>
      </w:r>
      <w:r w:rsidR="00B27B60">
        <w:t>zone</w:t>
      </w:r>
      <w:r>
        <w:t xml:space="preserve"> </w:t>
      </w:r>
      <w:r w:rsidR="00A819F0">
        <w:t>young people</w:t>
      </w:r>
      <w:r>
        <w:t xml:space="preserve"> will be supported</w:t>
      </w:r>
      <w:r w:rsidR="00A819F0">
        <w:t xml:space="preserve"> to build a</w:t>
      </w:r>
      <w:r>
        <w:t xml:space="preserve"> </w:t>
      </w:r>
      <w:r w:rsidR="00A819F0">
        <w:t>positive relationship with themselves</w:t>
      </w:r>
      <w:r w:rsidR="001454C6">
        <w:t xml:space="preserve"> through </w:t>
      </w:r>
      <w:r w:rsidR="00C66AA3">
        <w:t>the relational experience they have</w:t>
      </w:r>
      <w:r w:rsidR="001454C6">
        <w:t xml:space="preserve"> with their youth worker </w:t>
      </w:r>
      <w:r w:rsidR="001454C6">
        <w:fldChar w:fldCharType="begin"/>
      </w:r>
      <w:r w:rsidR="00914A35">
        <w:instrText xml:space="preserve"> ADDIN EN.CITE &lt;EndNote&gt;&lt;Cite&gt;&lt;Author&gt;Davies&lt;/Author&gt;&lt;Year&gt;2010&lt;/Year&gt;&lt;IDText&gt;What do we mean by youth work&lt;/IDText&gt;&lt;DisplayText&gt;(Davies, 2010)&lt;/DisplayText&gt;&lt;record&gt;&lt;titles&gt;&lt;title&gt;What do we mean by youth work&lt;/title&gt;&lt;secondary-title&gt;What is youth work&lt;/secondary-title&gt;&lt;/titles&gt;&lt;pages&gt;1-6&lt;/pages&gt;&lt;contributors&gt;&lt;authors&gt;&lt;author&gt;Davies, Bernard&lt;/author&gt;&lt;/authors&gt;&lt;/contributors&gt;&lt;added-date format="utc"&gt;1630490514&lt;/added-date&gt;&lt;pub-location&gt;Exeter&lt;/pub-location&gt;&lt;ref-type name="Book Section"&gt;5&lt;/ref-type&gt;&lt;dates&gt;&lt;year&gt;2010&lt;/year&gt;&lt;/dates&gt;&lt;rec-number&gt;992&lt;/rec-number&gt;&lt;publisher&gt;Sage Publications&lt;/publisher&gt;&lt;last-updated-date format="utc"&gt;1657724595&lt;/last-updated-date&gt;&lt;contributors&gt;&lt;secondary-authors&gt;&lt;author&gt;Batsleer, J&lt;/author&gt;&lt;author&gt;Davies, B&lt;/author&gt;&lt;/secondary-authors&gt;&lt;/contributors&gt;&lt;/record&gt;&lt;/Cite&gt;&lt;/EndNote&gt;</w:instrText>
      </w:r>
      <w:r w:rsidR="001454C6">
        <w:fldChar w:fldCharType="separate"/>
      </w:r>
      <w:r w:rsidR="001454C6">
        <w:rPr>
          <w:noProof/>
        </w:rPr>
        <w:t>(Davies, 2010)</w:t>
      </w:r>
      <w:r w:rsidR="001454C6">
        <w:fldChar w:fldCharType="end"/>
      </w:r>
      <w:r>
        <w:t xml:space="preserve">. </w:t>
      </w:r>
      <w:r w:rsidR="001454C6">
        <w:t>Young people</w:t>
      </w:r>
      <w:r>
        <w:t xml:space="preserve"> will participate in </w:t>
      </w:r>
      <w:r w:rsidR="00A4008A">
        <w:t>experiential learning and self-execution of tasks</w:t>
      </w:r>
      <w:r w:rsidR="00A819F0">
        <w:t xml:space="preserve"> </w:t>
      </w:r>
      <w:r>
        <w:t>designed to</w:t>
      </w:r>
      <w:r w:rsidR="00A4008A">
        <w:t xml:space="preserve"> enable them to understand</w:t>
      </w:r>
      <w:r w:rsidR="00711CFD">
        <w:t xml:space="preserve"> themselves better, </w:t>
      </w:r>
      <w:r>
        <w:t>i</w:t>
      </w:r>
      <w:r w:rsidR="00A819F0">
        <w:t>mprov</w:t>
      </w:r>
      <w:r>
        <w:t xml:space="preserve">e </w:t>
      </w:r>
      <w:r w:rsidR="00A819F0">
        <w:t>their self-esteem</w:t>
      </w:r>
      <w:r>
        <w:t>, their</w:t>
      </w:r>
      <w:r w:rsidR="00A819F0">
        <w:t xml:space="preserve"> self-awareness</w:t>
      </w:r>
      <w:r w:rsidR="00C367FB">
        <w:t xml:space="preserve"> </w:t>
      </w:r>
      <w:r w:rsidR="00711CFD">
        <w:t xml:space="preserve">and </w:t>
      </w:r>
      <w:r w:rsidR="00A4008A">
        <w:t xml:space="preserve">start to </w:t>
      </w:r>
      <w:r w:rsidR="00711CFD">
        <w:t>learn how to</w:t>
      </w:r>
      <w:r w:rsidR="00DC2A12">
        <w:t xml:space="preserve"> regulate their own emotions </w:t>
      </w:r>
      <w:r>
        <w:t>and</w:t>
      </w:r>
      <w:r w:rsidR="00F901F6">
        <w:t xml:space="preserve"> develop understandings of their own emotional competence</w:t>
      </w:r>
      <w:r w:rsidR="00A819F0">
        <w:t xml:space="preserve">. </w:t>
      </w:r>
      <w:r w:rsidR="00711CFD">
        <w:t xml:space="preserve">They </w:t>
      </w:r>
      <w:r w:rsidR="00A4008A">
        <w:t xml:space="preserve">are </w:t>
      </w:r>
      <w:r w:rsidR="00711CFD">
        <w:t xml:space="preserve">encouraged to explore their own </w:t>
      </w:r>
      <w:r w:rsidR="00B27B60">
        <w:t>belief</w:t>
      </w:r>
      <w:r w:rsidR="00103374">
        <w:t>s</w:t>
      </w:r>
      <w:r w:rsidR="00B27B60">
        <w:t xml:space="preserve"> and </w:t>
      </w:r>
      <w:r w:rsidR="00711CFD">
        <w:t>value base and develop understandings of how their actions are aligned to th</w:t>
      </w:r>
      <w:r w:rsidR="00103374">
        <w:t xml:space="preserve">ese beliefs and </w:t>
      </w:r>
      <w:r w:rsidR="00711CFD">
        <w:t xml:space="preserve">values. Importantly they will </w:t>
      </w:r>
      <w:r w:rsidR="00103374">
        <w:t xml:space="preserve">be encouraged to </w:t>
      </w:r>
      <w:r w:rsidR="00711CFD">
        <w:t xml:space="preserve">address </w:t>
      </w:r>
      <w:r w:rsidR="00DE7618">
        <w:t>any difficulties</w:t>
      </w:r>
      <w:r w:rsidR="00155AB3">
        <w:t xml:space="preserve"> or challenges</w:t>
      </w:r>
      <w:r w:rsidR="00DE7618">
        <w:t xml:space="preserve"> </w:t>
      </w:r>
      <w:r w:rsidR="00711CFD">
        <w:t xml:space="preserve">to emotional growth including identifying </w:t>
      </w:r>
      <w:r w:rsidR="009A2106">
        <w:t>personal barriers</w:t>
      </w:r>
      <w:r w:rsidR="00103374">
        <w:t xml:space="preserve"> or</w:t>
      </w:r>
      <w:r w:rsidR="009A2106">
        <w:t xml:space="preserve"> ‘baggage’ as conceptualised by Davies </w:t>
      </w:r>
      <w:r w:rsidR="009A2106">
        <w:fldChar w:fldCharType="begin"/>
      </w:r>
      <w:r w:rsidR="00914A35">
        <w:instrText xml:space="preserve"> ADDIN EN.CITE &lt;EndNote&gt;&lt;Cite ExcludeAuth="1"&gt;&lt;Author&gt;Davies&lt;/Author&gt;&lt;Year&gt;2010&lt;/Year&gt;&lt;IDText&gt;What do we mean by youth work&lt;/IDText&gt;&lt;Suffix&gt; p5&lt;/Suffix&gt;&lt;DisplayText&gt;(2010 p5)&lt;/DisplayText&gt;&lt;record&gt;&lt;titles&gt;&lt;title&gt;What do we mean by youth work&lt;/title&gt;&lt;secondary-title&gt;What is youth work&lt;/secondary-title&gt;&lt;/titles&gt;&lt;pages&gt;1-6&lt;/pages&gt;&lt;contributors&gt;&lt;authors&gt;&lt;author&gt;Davies, Bernard&lt;/author&gt;&lt;/authors&gt;&lt;/contributors&gt;&lt;added-date format="utc"&gt;1630490514&lt;/added-date&gt;&lt;pub-location&gt;Exeter&lt;/pub-location&gt;&lt;ref-type name="Book Section"&gt;5&lt;/ref-type&gt;&lt;dates&gt;&lt;year&gt;2010&lt;/year&gt;&lt;/dates&gt;&lt;rec-number&gt;992&lt;/rec-number&gt;&lt;publisher&gt;Sage Publications&lt;/publisher&gt;&lt;last-updated-date format="utc"&gt;1657724595&lt;/last-updated-date&gt;&lt;contributors&gt;&lt;secondary-authors&gt;&lt;author&gt;Batsleer, J&lt;/author&gt;&lt;author&gt;Davies, B&lt;/author&gt;&lt;/secondary-authors&gt;&lt;/contributors&gt;&lt;/record&gt;&lt;/Cite&gt;&lt;/EndNote&gt;</w:instrText>
      </w:r>
      <w:r w:rsidR="009A2106">
        <w:fldChar w:fldCharType="separate"/>
      </w:r>
      <w:r w:rsidR="009A2106">
        <w:rPr>
          <w:noProof/>
        </w:rPr>
        <w:t>(2010 p5)</w:t>
      </w:r>
      <w:r w:rsidR="009A2106">
        <w:fldChar w:fldCharType="end"/>
      </w:r>
      <w:r w:rsidR="00155AB3">
        <w:t>. This includes understanding any</w:t>
      </w:r>
      <w:r w:rsidR="009A2106">
        <w:t xml:space="preserve"> triggers to certain behaviours and learn</w:t>
      </w:r>
      <w:r w:rsidR="00F663D6">
        <w:t>ing</w:t>
      </w:r>
      <w:r w:rsidR="009A2106">
        <w:t xml:space="preserve"> techniques for managing stress and emotions. </w:t>
      </w:r>
    </w:p>
    <w:p w14:paraId="50CAC836" w14:textId="73276EBB" w:rsidR="00A819F0" w:rsidRDefault="00B27B60" w:rsidP="00290CDF">
      <w:r>
        <w:rPr>
          <w:i/>
          <w:iCs/>
        </w:rPr>
        <w:t>R</w:t>
      </w:r>
      <w:r w:rsidR="00A4008A" w:rsidRPr="009D517A">
        <w:rPr>
          <w:i/>
          <w:iCs/>
        </w:rPr>
        <w:t>elationships</w:t>
      </w:r>
      <w:r w:rsidR="00A4008A" w:rsidRPr="00A4008A">
        <w:t xml:space="preserve"> </w:t>
      </w:r>
      <w:r w:rsidRPr="00CA3F9B">
        <w:rPr>
          <w:i/>
          <w:iCs/>
        </w:rPr>
        <w:t>with others</w:t>
      </w:r>
      <w:r>
        <w:t xml:space="preserve"> </w:t>
      </w:r>
      <w:r w:rsidR="007A3BB3">
        <w:t>is the</w:t>
      </w:r>
      <w:r w:rsidR="00DC2A12">
        <w:t xml:space="preserve"> second </w:t>
      </w:r>
      <w:r>
        <w:t>zone</w:t>
      </w:r>
      <w:r w:rsidR="004A3FD3">
        <w:t xml:space="preserve"> </w:t>
      </w:r>
      <w:r w:rsidR="00B04850">
        <w:t>o</w:t>
      </w:r>
      <w:r w:rsidR="007B429B">
        <w:t>f</w:t>
      </w:r>
      <w:r w:rsidR="00B04850">
        <w:t xml:space="preserve"> the </w:t>
      </w:r>
      <w:r w:rsidR="008D13AD">
        <w:t>framewor</w:t>
      </w:r>
      <w:r w:rsidR="007A3BB3">
        <w:t>k;</w:t>
      </w:r>
      <w:r w:rsidR="00B04850">
        <w:t xml:space="preserve"> still focusing on self but also </w:t>
      </w:r>
      <w:r w:rsidR="007A3BB3">
        <w:t xml:space="preserve">providing space and activities for young people to develop, build and maintain positive and meaningful </w:t>
      </w:r>
      <w:r w:rsidR="00B04850">
        <w:t xml:space="preserve">relationships </w:t>
      </w:r>
      <w:r w:rsidR="00040BA6">
        <w:t xml:space="preserve">and constructive interactions </w:t>
      </w:r>
      <w:r w:rsidR="00B04850">
        <w:t>with others</w:t>
      </w:r>
      <w:r w:rsidR="004A59BE">
        <w:t xml:space="preserve"> </w:t>
      </w:r>
      <w:r w:rsidR="004A59BE">
        <w:fldChar w:fldCharType="begin"/>
      </w:r>
      <w:r w:rsidR="008775EE">
        <w:instrText xml:space="preserve"> ADDIN EN.CITE &lt;EndNote&gt;&lt;Cite&gt;&lt;Author&gt;Dickson&lt;/Author&gt;&lt;Year&gt;2013&lt;/Year&gt;&lt;IDText&gt;Youth work: A systematic map of the research literature&lt;/IDText&gt;&lt;DisplayText&gt;(Dickson, Vigurs and Newman, 2013)&lt;/DisplayText&gt;&lt;record&gt;&lt;urls&gt;&lt;related-urls&gt;&lt;url&gt;https://www.lenus.ie/bitstream/handle/10147/306851/YouthWorkFinal260613.pdf.pdf?sequence=1&lt;/url&gt;&lt;/related-urls&gt;&lt;/urls&gt;&lt;isbn&gt;1406427489&lt;/isbn&gt;&lt;titles&gt;&lt;title&gt;Youth work: A systematic map of the research literature&lt;/title&gt;&lt;/titles&gt;&lt;access-date&gt;24/05/2022&lt;/access-date&gt;&lt;contributors&gt;&lt;authors&gt;&lt;author&gt;Dickson, Kelly&lt;/author&gt;&lt;author&gt;Vigurs, Carol-Ann&lt;/author&gt;&lt;author&gt;Newman, Mark&lt;/author&gt;&lt;/authors&gt;&lt;/contributors&gt;&lt;added-date format="utc"&gt;1656072996&lt;/added-date&gt;&lt;ref-type name="Report"&gt;27&lt;/ref-type&gt;&lt;dates&gt;&lt;year&gt;2013&lt;/year&gt;&lt;/dates&gt;&lt;rec-number&gt;1019&lt;/rec-number&gt;&lt;publisher&gt;Lenus: The Irish Health Repository&lt;/publisher&gt;&lt;last-updated-date format="utc"&gt;1657725056&lt;/last-updated-date&gt;&lt;/record&gt;&lt;/Cite&gt;&lt;/EndNote&gt;</w:instrText>
      </w:r>
      <w:r w:rsidR="004A59BE">
        <w:fldChar w:fldCharType="separate"/>
      </w:r>
      <w:r w:rsidR="004A59BE">
        <w:rPr>
          <w:noProof/>
        </w:rPr>
        <w:t>(Dickson, Vigurs and Newman, 2013)</w:t>
      </w:r>
      <w:r w:rsidR="004A59BE">
        <w:fldChar w:fldCharType="end"/>
      </w:r>
      <w:r w:rsidR="00A819F0">
        <w:t xml:space="preserve">. </w:t>
      </w:r>
      <w:r w:rsidR="007A3BB3">
        <w:t>Y</w:t>
      </w:r>
      <w:r w:rsidR="00A819F0">
        <w:t>oung people</w:t>
      </w:r>
      <w:r w:rsidR="00DC2A12">
        <w:t xml:space="preserve"> are supported to further develop</w:t>
      </w:r>
      <w:r w:rsidR="00A819F0">
        <w:t xml:space="preserve"> the</w:t>
      </w:r>
      <w:r w:rsidR="00DC2A12">
        <w:t>ir emotional competence with a particular focus on</w:t>
      </w:r>
      <w:r w:rsidR="00A819F0">
        <w:t xml:space="preserve"> empath</w:t>
      </w:r>
      <w:r w:rsidR="00DC2A12">
        <w:t>y</w:t>
      </w:r>
      <w:r w:rsidR="00A03E87">
        <w:t xml:space="preserve"> and</w:t>
      </w:r>
      <w:r w:rsidR="00A819F0">
        <w:t xml:space="preserve"> </w:t>
      </w:r>
      <w:r w:rsidR="00F01EE6">
        <w:t>developing</w:t>
      </w:r>
      <w:r w:rsidR="00103374">
        <w:t xml:space="preserve"> </w:t>
      </w:r>
      <w:r w:rsidR="0024269E">
        <w:t>critical</w:t>
      </w:r>
      <w:r w:rsidR="00103374">
        <w:t xml:space="preserve"> thinking</w:t>
      </w:r>
      <w:r w:rsidR="0024269E">
        <w:t xml:space="preserve"> and</w:t>
      </w:r>
      <w:r w:rsidR="00F01EE6">
        <w:t xml:space="preserve"> effective </w:t>
      </w:r>
      <w:r w:rsidR="00AB0378">
        <w:t>communication skills</w:t>
      </w:r>
      <w:r w:rsidR="00237C31">
        <w:t>,</w:t>
      </w:r>
      <w:r w:rsidR="00AB0378">
        <w:t xml:space="preserve"> including active listening</w:t>
      </w:r>
      <w:r w:rsidR="007A3BB3">
        <w:t xml:space="preserve"> and reflecti</w:t>
      </w:r>
      <w:r w:rsidR="00FA534D">
        <w:t>ve practice</w:t>
      </w:r>
      <w:r w:rsidR="0024269E">
        <w:t xml:space="preserve"> </w:t>
      </w:r>
      <w:r w:rsidR="0024269E">
        <w:fldChar w:fldCharType="begin"/>
      </w:r>
      <w:r w:rsidR="0024269E">
        <w:instrText xml:space="preserve"> ADDIN EN.CITE &lt;EndNote&gt;&lt;Cite&gt;&lt;Author&gt;Taylor&lt;/Author&gt;&lt;Year&gt;2018&lt;/Year&gt;&lt;IDText&gt;The impact of neoliberalism upon the character and purpose of English youth work and beyond&lt;/IDText&gt;&lt;DisplayText&gt;(Taylor&lt;style face="italic"&gt; et al.&lt;/style&gt;, 2018)&lt;/DisplayText&gt;&lt;record&gt;&lt;titles&gt;&lt;title&gt;The impact of neoliberalism upon the character and purpose of English youth work and beyond&lt;/title&gt;&lt;secondary-title&gt;The SAGE handbook of youth work practice&lt;/secondary-title&gt;&lt;/titles&gt;&lt;pages&gt;84-97&lt;/pages&gt;&lt;contributors&gt;&lt;authors&gt;&lt;author&gt;Taylor, Tony&lt;/author&gt;&lt;author&gt;Connaughton, Paula&lt;/author&gt;&lt;author&gt;de St Croix, Tania&lt;/author&gt;&lt;author&gt;Davies, Bernard&lt;/author&gt;&lt;author&gt;Grace, Pauline&lt;/author&gt;&lt;/authors&gt;&lt;/contributors&gt;&lt;added-date format="utc"&gt;1657112448&lt;/added-date&gt;&lt;ref-type name="Journal Article"&gt;17&lt;/ref-type&gt;&lt;dates&gt;&lt;year&gt;2018&lt;/year&gt;&lt;/dates&gt;&lt;rec-number&gt;1026&lt;/rec-number&gt;&lt;last-updated-date format="utc"&gt;1657112448&lt;/last-updated-date&gt;&lt;/record&gt;&lt;/Cite&gt;&lt;/EndNote&gt;</w:instrText>
      </w:r>
      <w:r w:rsidR="0024269E">
        <w:fldChar w:fldCharType="separate"/>
      </w:r>
      <w:r w:rsidR="0024269E">
        <w:rPr>
          <w:noProof/>
        </w:rPr>
        <w:t>(Taylor</w:t>
      </w:r>
      <w:r w:rsidR="0024269E" w:rsidRPr="0024269E">
        <w:rPr>
          <w:i/>
          <w:noProof/>
        </w:rPr>
        <w:t xml:space="preserve"> et al.</w:t>
      </w:r>
      <w:r w:rsidR="0024269E">
        <w:rPr>
          <w:noProof/>
        </w:rPr>
        <w:t>, 2018)</w:t>
      </w:r>
      <w:r w:rsidR="0024269E">
        <w:fldChar w:fldCharType="end"/>
      </w:r>
      <w:r w:rsidR="00F01EE6">
        <w:t>. C</w:t>
      </w:r>
      <w:r w:rsidR="00A819F0">
        <w:t>onfiden</w:t>
      </w:r>
      <w:r w:rsidR="00F01EE6">
        <w:t xml:space="preserve">ce is built </w:t>
      </w:r>
      <w:r w:rsidR="00CA3F9B">
        <w:t>through</w:t>
      </w:r>
      <w:r w:rsidR="00A819F0">
        <w:t xml:space="preserve"> </w:t>
      </w:r>
      <w:r w:rsidR="00CA3F9B">
        <w:t>social interactions</w:t>
      </w:r>
      <w:r w:rsidR="00F01EE6">
        <w:t>, social bridging</w:t>
      </w:r>
      <w:r w:rsidR="00A819F0">
        <w:t xml:space="preserve"> and </w:t>
      </w:r>
      <w:r w:rsidR="00FA534D">
        <w:t xml:space="preserve">developing, </w:t>
      </w:r>
      <w:r w:rsidR="00237C31">
        <w:t xml:space="preserve">and </w:t>
      </w:r>
      <w:r w:rsidR="00A819F0">
        <w:t>build</w:t>
      </w:r>
      <w:r w:rsidR="00F01EE6">
        <w:t xml:space="preserve">ing and maintaining </w:t>
      </w:r>
      <w:r w:rsidR="00A819F0">
        <w:t xml:space="preserve">positive relationships with </w:t>
      </w:r>
      <w:r w:rsidR="007B429B">
        <w:t>peers</w:t>
      </w:r>
      <w:r w:rsidR="00A819F0">
        <w:t xml:space="preserve"> and family</w:t>
      </w:r>
      <w:r w:rsidR="007B429B">
        <w:t xml:space="preserve"> members</w:t>
      </w:r>
      <w:r w:rsidR="00A819F0">
        <w:t>.</w:t>
      </w:r>
      <w:r w:rsidR="00DC2A12">
        <w:t xml:space="preserve"> </w:t>
      </w:r>
      <w:r w:rsidR="00730CB3">
        <w:t>Young people are challenged and supported to exchange and explore opinions, co-operate, negotiate</w:t>
      </w:r>
      <w:r w:rsidR="00AF1E74">
        <w:t>,</w:t>
      </w:r>
      <w:r w:rsidR="00730CB3">
        <w:t xml:space="preserve"> compromise</w:t>
      </w:r>
      <w:r w:rsidR="00AF1E74">
        <w:t xml:space="preserve"> and deflect pressure</w:t>
      </w:r>
      <w:r w:rsidR="00730CB3">
        <w:t xml:space="preserve"> </w:t>
      </w:r>
      <w:r w:rsidR="00FA534D">
        <w:t xml:space="preserve">whilst also </w:t>
      </w:r>
      <w:r w:rsidR="00730CB3">
        <w:t>build</w:t>
      </w:r>
      <w:r w:rsidR="00FA534D">
        <w:t>ing</w:t>
      </w:r>
      <w:r w:rsidR="00730CB3">
        <w:t xml:space="preserve"> trust and accountability.</w:t>
      </w:r>
      <w:r w:rsidR="00FA534D">
        <w:t xml:space="preserve"> </w:t>
      </w:r>
      <w:r w:rsidR="008D13AD">
        <w:t>Developing the ability to notice change in relationships, to give and receive feedback</w:t>
      </w:r>
      <w:r w:rsidR="00103374">
        <w:t xml:space="preserve"> and</w:t>
      </w:r>
      <w:r w:rsidR="008D13AD">
        <w:t xml:space="preserve"> understand </w:t>
      </w:r>
      <w:r w:rsidR="00040BA6">
        <w:t xml:space="preserve">and interpret the actions </w:t>
      </w:r>
      <w:r w:rsidR="008D13AD">
        <w:t xml:space="preserve">of </w:t>
      </w:r>
      <w:r w:rsidR="00AF1E74">
        <w:t>others</w:t>
      </w:r>
      <w:r w:rsidR="00040BA6">
        <w:t xml:space="preserve"> whilst managing tensions with</w:t>
      </w:r>
      <w:r w:rsidR="00AF1E74">
        <w:t xml:space="preserve">in relationships </w:t>
      </w:r>
      <w:r w:rsidR="00040BA6">
        <w:fldChar w:fldCharType="begin"/>
      </w:r>
      <w:r w:rsidR="00103374">
        <w:instrText xml:space="preserve"> ADDIN EN.CITE &lt;EndNote&gt;&lt;Cite&gt;&lt;Author&gt;Abdallah&lt;/Author&gt;&lt;Year&gt;2017&lt;/Year&gt;&lt;IDText&gt;Struggles for success: Youth work rituals in Amsterdam and Beirut&lt;/IDText&gt;&lt;DisplayText&gt;(Abdallah, 2017)&lt;/DisplayText&gt;&lt;record&gt;&lt;titles&gt;&lt;title&gt;Struggles for success: Youth work rituals in Amsterdam and Beirut&lt;/title&gt;&lt;/titles&gt;&lt;contributors&gt;&lt;authors&gt;&lt;author&gt;Abdallah, Sebastian&lt;/author&gt;&lt;/authors&gt;&lt;/contributors&gt;&lt;added-date format="utc"&gt;1656070259&lt;/added-date&gt;&lt;ref-type name="Journal Article"&gt;17&lt;/ref-type&gt;&lt;dates&gt;&lt;year&gt;2017&lt;/year&gt;&lt;/dates&gt;&lt;rec-number&gt;1017&lt;/rec-number&gt;&lt;last-updated-date format="utc"&gt;1656070259&lt;/last-updated-date&gt;&lt;/record&gt;&lt;/Cite&gt;&lt;/EndNote&gt;</w:instrText>
      </w:r>
      <w:r w:rsidR="00040BA6">
        <w:fldChar w:fldCharType="separate"/>
      </w:r>
      <w:r w:rsidR="00103374">
        <w:rPr>
          <w:noProof/>
        </w:rPr>
        <w:t>(Abdallah, 2017)</w:t>
      </w:r>
      <w:r w:rsidR="00040BA6">
        <w:fldChar w:fldCharType="end"/>
      </w:r>
      <w:r w:rsidR="008D13AD">
        <w:t xml:space="preserve">. </w:t>
      </w:r>
    </w:p>
    <w:p w14:paraId="78942565" w14:textId="23FA6A4D" w:rsidR="00F84DD3" w:rsidRDefault="00F01EE6" w:rsidP="00290CDF">
      <w:r>
        <w:t xml:space="preserve">The penultimate </w:t>
      </w:r>
      <w:r w:rsidR="00AF1E74">
        <w:t>zone</w:t>
      </w:r>
      <w:r>
        <w:t xml:space="preserve"> </w:t>
      </w:r>
      <w:r w:rsidR="00F61B38">
        <w:t>is about</w:t>
      </w:r>
      <w:r w:rsidR="00C367FB">
        <w:t xml:space="preserve"> </w:t>
      </w:r>
      <w:r w:rsidR="00C367FB" w:rsidRPr="00C367FB">
        <w:rPr>
          <w:i/>
          <w:iCs/>
        </w:rPr>
        <w:t>supporting the</w:t>
      </w:r>
      <w:r w:rsidR="00C367FB">
        <w:t xml:space="preserve"> r</w:t>
      </w:r>
      <w:r w:rsidR="00AF1E74" w:rsidRPr="00AF1E74">
        <w:rPr>
          <w:i/>
          <w:iCs/>
        </w:rPr>
        <w:t>elationships of others</w:t>
      </w:r>
      <w:r w:rsidR="00AF1E74">
        <w:rPr>
          <w:i/>
          <w:iCs/>
        </w:rPr>
        <w:t>;</w:t>
      </w:r>
      <w:r w:rsidR="00AF1E74" w:rsidRPr="00AF1E74">
        <w:rPr>
          <w:i/>
          <w:iCs/>
        </w:rPr>
        <w:t xml:space="preserve"> </w:t>
      </w:r>
      <w:r w:rsidR="00AF1E74" w:rsidRPr="0024269E">
        <w:t>this</w:t>
      </w:r>
      <w:r w:rsidR="00F6603F" w:rsidRPr="0024269E">
        <w:t xml:space="preserve"> </w:t>
      </w:r>
      <w:r w:rsidR="00F6603F">
        <w:t xml:space="preserve">relates to those relationships around young people that are not necessarily directly with them. </w:t>
      </w:r>
      <w:r w:rsidR="009D19B7">
        <w:t>T</w:t>
      </w:r>
      <w:r w:rsidR="00980B3E">
        <w:t xml:space="preserve">he young people </w:t>
      </w:r>
      <w:r w:rsidR="009D19B7">
        <w:t xml:space="preserve">are supported and encouraged to </w:t>
      </w:r>
      <w:r w:rsidR="00980B3E">
        <w:t xml:space="preserve">identify the </w:t>
      </w:r>
      <w:r w:rsidR="00AF1E74">
        <w:t xml:space="preserve">importance of </w:t>
      </w:r>
      <w:r w:rsidR="00980B3E">
        <w:t>relationships around the</w:t>
      </w:r>
      <w:r w:rsidR="009D517A">
        <w:t>m</w:t>
      </w:r>
      <w:r w:rsidR="00F61B38">
        <w:t xml:space="preserve">, for example how their peers relate to each other; </w:t>
      </w:r>
      <w:r w:rsidR="00980B3E">
        <w:t xml:space="preserve">analysing what these relationships mean, the impact they have and what role the young person plays or can play within them. </w:t>
      </w:r>
      <w:r w:rsidR="00F84DD3">
        <w:t>Learning at this level relates to how to build and maintain a positive culture and mediat</w:t>
      </w:r>
      <w:r w:rsidR="009D517A">
        <w:t>e</w:t>
      </w:r>
      <w:r w:rsidR="00F84DD3">
        <w:t xml:space="preserve"> these relationships</w:t>
      </w:r>
      <w:r w:rsidR="00AF1E74">
        <w:t xml:space="preserve"> around them</w:t>
      </w:r>
      <w:r w:rsidR="000D725E">
        <w:t>, become a critical thinker</w:t>
      </w:r>
      <w:r w:rsidR="00AF1E74">
        <w:t xml:space="preserve"> and recognise the agendas of other people</w:t>
      </w:r>
      <w:r w:rsidR="00F84DD3">
        <w:t>. Y</w:t>
      </w:r>
      <w:r w:rsidR="00A819F0">
        <w:t xml:space="preserve">oung people </w:t>
      </w:r>
      <w:r w:rsidR="00F84DD3">
        <w:t xml:space="preserve">are encouraged </w:t>
      </w:r>
      <w:r w:rsidR="00A819F0">
        <w:t>to help those around them, to build and maintain positive relationships with each other</w:t>
      </w:r>
      <w:r>
        <w:t xml:space="preserve"> and to develop </w:t>
      </w:r>
      <w:r w:rsidR="00F84DD3">
        <w:t>higher level skills around</w:t>
      </w:r>
      <w:r>
        <w:t xml:space="preserve"> work</w:t>
      </w:r>
      <w:r w:rsidR="00F84DD3">
        <w:t>ing</w:t>
      </w:r>
      <w:r>
        <w:t xml:space="preserve"> together</w:t>
      </w:r>
      <w:r w:rsidR="00A819F0">
        <w:t>.</w:t>
      </w:r>
      <w:r>
        <w:t xml:space="preserve"> </w:t>
      </w:r>
    </w:p>
    <w:p w14:paraId="54344AA9" w14:textId="626644CB" w:rsidR="00A819F0" w:rsidRDefault="00D80FC8" w:rsidP="00290CDF">
      <w:r>
        <w:t xml:space="preserve">Finally, on the framework </w:t>
      </w:r>
      <w:r w:rsidR="00AF1E74">
        <w:t>is</w:t>
      </w:r>
      <w:r w:rsidR="00F01EE6">
        <w:t xml:space="preserve"> </w:t>
      </w:r>
      <w:r w:rsidR="00AF1E74">
        <w:t>r</w:t>
      </w:r>
      <w:r w:rsidR="00AF1E74" w:rsidRPr="00AF1E74">
        <w:rPr>
          <w:i/>
          <w:iCs/>
        </w:rPr>
        <w:t>elationships with and within the community</w:t>
      </w:r>
      <w:r w:rsidR="00AF1E74">
        <w:rPr>
          <w:i/>
          <w:iCs/>
        </w:rPr>
        <w:t>.</w:t>
      </w:r>
      <w:r w:rsidR="00AF1E74" w:rsidRPr="00AF1E74">
        <w:t xml:space="preserve"> </w:t>
      </w:r>
      <w:r w:rsidR="00AF1E74">
        <w:t xml:space="preserve">In other words, </w:t>
      </w:r>
      <w:r w:rsidR="006E74CC">
        <w:t>the relationships individuals have with the world around them; locally, nationally and globally</w:t>
      </w:r>
      <w:r w:rsidR="00A819F0">
        <w:t xml:space="preserve">. Young people </w:t>
      </w:r>
      <w:r w:rsidR="00953C98">
        <w:t xml:space="preserve">develop the skills to </w:t>
      </w:r>
      <w:r w:rsidR="006E74CC">
        <w:t>connect</w:t>
      </w:r>
      <w:r w:rsidR="00AF1E74">
        <w:t xml:space="preserve"> </w:t>
      </w:r>
      <w:r w:rsidR="006E74CC">
        <w:t xml:space="preserve">with local </w:t>
      </w:r>
      <w:r w:rsidR="00953C98">
        <w:t>people,</w:t>
      </w:r>
      <w:r w:rsidR="006E74CC">
        <w:t xml:space="preserve"> places and organisations in their local community and start thinking about wider issues and what the global community means to them. A</w:t>
      </w:r>
      <w:r w:rsidR="00A819F0">
        <w:t xml:space="preserve"> sense of belonging and purpose and play</w:t>
      </w:r>
      <w:r w:rsidR="00F01EE6">
        <w:t>ing</w:t>
      </w:r>
      <w:r w:rsidR="00A819F0">
        <w:t xml:space="preserve"> a central role in creating </w:t>
      </w:r>
      <w:r w:rsidR="00D456A0">
        <w:t>strong and vibrant</w:t>
      </w:r>
      <w:r w:rsidR="00A819F0">
        <w:t xml:space="preserve"> communit</w:t>
      </w:r>
      <w:r w:rsidR="00D456A0">
        <w:t>y networks</w:t>
      </w:r>
      <w:r w:rsidR="006E74CC">
        <w:t xml:space="preserve"> is key to this advanced level.</w:t>
      </w:r>
    </w:p>
    <w:p w14:paraId="09D7654A" w14:textId="77777777" w:rsidR="00EC25C2" w:rsidRPr="00EC25C2" w:rsidRDefault="00EC25C2" w:rsidP="00EC25C2">
      <w:pPr>
        <w:rPr>
          <w:b/>
          <w:bCs/>
        </w:rPr>
      </w:pPr>
      <w:r w:rsidRPr="00EC25C2">
        <w:rPr>
          <w:b/>
          <w:bCs/>
        </w:rPr>
        <w:t>Where to next?</w:t>
      </w:r>
    </w:p>
    <w:p w14:paraId="086A0461" w14:textId="642FBE7A" w:rsidR="00753EBE" w:rsidRDefault="00EC25C2" w:rsidP="00EC25C2">
      <w:r>
        <w:t xml:space="preserve">A comprehensive evaluation will of course help to determine over the longer term the value of this framework. However, in the meantime it will be useful </w:t>
      </w:r>
      <w:r w:rsidR="00EF0347">
        <w:t xml:space="preserve">for organisations thinking of adopting the framework </w:t>
      </w:r>
      <w:r>
        <w:t xml:space="preserve">to consider how it </w:t>
      </w:r>
      <w:r w:rsidR="00EF0347">
        <w:t>could</w:t>
      </w:r>
      <w:r>
        <w:t xml:space="preserve"> work across the youth sector for example in detached settings, </w:t>
      </w:r>
      <w:r>
        <w:lastRenderedPageBreak/>
        <w:t xml:space="preserve">street-based projects, open access, anti-oppressive and fixed length programmes. In addition, some thought needs to be given </w:t>
      </w:r>
      <w:r w:rsidR="00EF0347">
        <w:t xml:space="preserve">(by organisations) </w:t>
      </w:r>
      <w:r>
        <w:t xml:space="preserve">to how young people can connect and make relationships with their communities bearing in mind how they are frequently negatively labelled and stigmatised by adults </w:t>
      </w:r>
      <w:r>
        <w:fldChar w:fldCharType="begin"/>
      </w:r>
      <w:r>
        <w:instrText xml:space="preserve"> ADDIN EN.CITE &lt;EndNote&gt;&lt;Cite&gt;&lt;Author&gt;de St Croix&lt;/Author&gt;&lt;Year&gt;2016&lt;/Year&gt;&lt;IDText&gt;Grassroots youth work: Policy, passion and resistance in practice&lt;/IDText&gt;&lt;DisplayText&gt;(de St Croix, 2016)&lt;/DisplayText&gt;&lt;record&gt;&lt;isbn&gt;1447328620&lt;/isbn&gt;&lt;titles&gt;&lt;title&gt;Grassroots youth work: Policy, passion and resistance in practice&lt;/title&gt;&lt;/titles&gt;&lt;contributors&gt;&lt;authors&gt;&lt;author&gt;de St Croix, Tania&lt;/author&gt;&lt;/authors&gt;&lt;/contributors&gt;&lt;added-date format="utc"&gt;1664810836&lt;/added-date&gt;&lt;pub-location&gt;Bristol&lt;/pub-location&gt;&lt;ref-type name="Book"&gt;6&lt;/ref-type&gt;&lt;dates&gt;&lt;year&gt;2016&lt;/year&gt;&lt;/dates&gt;&lt;rec-number&gt;1027&lt;/rec-number&gt;&lt;publisher&gt;Policy Press&lt;/publisher&gt;&lt;last-updated-date format="utc"&gt;1664812280&lt;/last-updated-date&gt;&lt;/record&gt;&lt;/Cite&gt;&lt;/EndNote&gt;</w:instrText>
      </w:r>
      <w:r>
        <w:fldChar w:fldCharType="separate"/>
      </w:r>
      <w:r>
        <w:rPr>
          <w:noProof/>
        </w:rPr>
        <w:t>(de St Croix, 2016)</w:t>
      </w:r>
      <w:r>
        <w:fldChar w:fldCharType="end"/>
      </w:r>
      <w:r>
        <w:t xml:space="preserve">. To enable young people to connect with and have a relationship with adults in their communities there needs to be space for young people in those communities. The delivery of this framework needs to interconnect with community organisations and members who are committed to opening up spaces for and having conversations with young people. </w:t>
      </w:r>
      <w:r w:rsidR="00EF0347">
        <w:t>S</w:t>
      </w:r>
      <w:r>
        <w:t>ome thought also needs to be given to</w:t>
      </w:r>
      <w:r w:rsidR="00EF0347">
        <w:t xml:space="preserve"> children’s and young people’s voice</w:t>
      </w:r>
      <w:r>
        <w:t>; who decides what a good relationship looks like? Is it youth workers? Other adults? Or the young people themselves?</w:t>
      </w:r>
      <w:r w:rsidR="0082443C">
        <w:t xml:space="preserve"> </w:t>
      </w:r>
      <w:r w:rsidR="00BA16B1">
        <w:t xml:space="preserve">Consideration needs to be given within the framework to how genuine democratic voice is integrated and that sessions and evaluation are not controlled and directed by adults. </w:t>
      </w:r>
    </w:p>
    <w:p w14:paraId="1AF1523C" w14:textId="3041B8C7" w:rsidR="00D456A0" w:rsidRPr="00D456A0" w:rsidRDefault="00D456A0" w:rsidP="00290CDF">
      <w:pPr>
        <w:rPr>
          <w:b/>
          <w:bCs/>
        </w:rPr>
      </w:pPr>
      <w:r w:rsidRPr="00D456A0">
        <w:rPr>
          <w:b/>
          <w:bCs/>
        </w:rPr>
        <w:t>Conclusion</w:t>
      </w:r>
    </w:p>
    <w:p w14:paraId="0C076E7A" w14:textId="7F8F2D90" w:rsidR="00040BA6" w:rsidRDefault="00EA1BF9" w:rsidP="00290CDF">
      <w:r>
        <w:t>This article has presented</w:t>
      </w:r>
      <w:r w:rsidR="00CD77A3">
        <w:t xml:space="preserve"> a conceptual framework</w:t>
      </w:r>
      <w:r w:rsidR="00D456A0">
        <w:t xml:space="preserve"> </w:t>
      </w:r>
      <w:r w:rsidR="00CD77A3">
        <w:t>that draws on existing youth work theory and practice</w:t>
      </w:r>
      <w:r>
        <w:t>,</w:t>
      </w:r>
      <w:r w:rsidR="00CD77A3">
        <w:t xml:space="preserve"> </w:t>
      </w:r>
      <w:r w:rsidR="0024269E">
        <w:t>but also</w:t>
      </w:r>
      <w:r w:rsidR="00CD77A3">
        <w:t xml:space="preserve"> </w:t>
      </w:r>
      <w:r w:rsidR="00D456A0">
        <w:t xml:space="preserve">clarifies </w:t>
      </w:r>
      <w:r w:rsidR="001C49D7">
        <w:t>how the relationship framework can</w:t>
      </w:r>
      <w:r w:rsidR="0024269E">
        <w:t xml:space="preserve"> underpin</w:t>
      </w:r>
      <w:r w:rsidR="0028287A">
        <w:t xml:space="preserve"> </w:t>
      </w:r>
      <w:r w:rsidR="00D456A0">
        <w:t xml:space="preserve">youth work. </w:t>
      </w:r>
      <w:r w:rsidR="0024269E">
        <w:t xml:space="preserve">These zones are </w:t>
      </w:r>
      <w:r w:rsidR="0024269E" w:rsidRPr="0024269E">
        <w:t>based on the principle of building, developing and maintaining positive and meaningful relationships</w:t>
      </w:r>
      <w:r w:rsidR="0024269E">
        <w:t>.</w:t>
      </w:r>
      <w:r w:rsidR="0024269E" w:rsidRPr="0024269E">
        <w:t xml:space="preserve"> </w:t>
      </w:r>
      <w:r w:rsidR="00AA41F8">
        <w:t xml:space="preserve">By sharing this thinking more widely </w:t>
      </w:r>
      <w:r w:rsidR="001C49D7">
        <w:t xml:space="preserve">it is </w:t>
      </w:r>
      <w:r w:rsidR="00AA41F8">
        <w:t>hope</w:t>
      </w:r>
      <w:r w:rsidR="001C49D7">
        <w:t>d</w:t>
      </w:r>
      <w:r w:rsidR="00AA41F8">
        <w:t xml:space="preserve"> that other youth workers, academics and researchers will consider </w:t>
      </w:r>
      <w:r>
        <w:t xml:space="preserve">the </w:t>
      </w:r>
      <w:r w:rsidR="006E3A78">
        <w:t xml:space="preserve">value of this </w:t>
      </w:r>
      <w:r w:rsidR="00AA41F8">
        <w:t>way of working</w:t>
      </w:r>
      <w:r w:rsidR="006E3A78">
        <w:t>. The next step is</w:t>
      </w:r>
      <w:r w:rsidR="00DA0D95">
        <w:t xml:space="preserve"> grounding this conceptual framework in youth work practice</w:t>
      </w:r>
      <w:r w:rsidR="006E3A78">
        <w:t xml:space="preserve"> and adapting existing programmes and services to embed the conceptual framework and to</w:t>
      </w:r>
      <w:r w:rsidR="00F61B38">
        <w:t xml:space="preserve"> use the relationship framework to</w:t>
      </w:r>
      <w:r w:rsidR="006E3A78">
        <w:t xml:space="preserve"> develop new programmes and services</w:t>
      </w:r>
      <w:r w:rsidR="00DA0D95">
        <w:t>.</w:t>
      </w:r>
      <w:r w:rsidR="006E3A78">
        <w:t xml:space="preserve"> A process that has already started</w:t>
      </w:r>
      <w:r w:rsidR="00EC25C2">
        <w:t>.</w:t>
      </w:r>
    </w:p>
    <w:p w14:paraId="2046F05C" w14:textId="77777777" w:rsidR="00DA0D95" w:rsidRDefault="00DA0D95" w:rsidP="00290CDF"/>
    <w:p w14:paraId="52009A5D" w14:textId="43D1E775" w:rsidR="00A87ADE" w:rsidRPr="00980B3E" w:rsidRDefault="00A87ADE" w:rsidP="00290CDF">
      <w:pPr>
        <w:rPr>
          <w:b/>
          <w:bCs/>
        </w:rPr>
      </w:pPr>
      <w:r w:rsidRPr="00980B3E">
        <w:rPr>
          <w:b/>
          <w:bCs/>
        </w:rPr>
        <w:t xml:space="preserve">References </w:t>
      </w:r>
    </w:p>
    <w:p w14:paraId="4C5A03C8" w14:textId="77777777" w:rsidR="00EC25C2" w:rsidRPr="00EC25C2" w:rsidRDefault="00A030F4" w:rsidP="00EC25C2">
      <w:pPr>
        <w:pStyle w:val="EndNoteBibliography"/>
        <w:spacing w:after="0"/>
      </w:pPr>
      <w:r>
        <w:fldChar w:fldCharType="begin"/>
      </w:r>
      <w:r>
        <w:instrText xml:space="preserve"> ADDIN EN.REFLIST </w:instrText>
      </w:r>
      <w:r>
        <w:fldChar w:fldCharType="separate"/>
      </w:r>
      <w:r w:rsidR="00EC25C2" w:rsidRPr="00EC25C2">
        <w:t>Abdallah, S. (2017) 'Struggles for success: Youth work rituals in Amsterdam and Beirut'.</w:t>
      </w:r>
    </w:p>
    <w:p w14:paraId="59E850D5" w14:textId="77777777" w:rsidR="00EC25C2" w:rsidRPr="00EC25C2" w:rsidRDefault="00EC25C2" w:rsidP="00EC25C2">
      <w:pPr>
        <w:pStyle w:val="EndNoteBibliography"/>
        <w:spacing w:after="0"/>
      </w:pPr>
      <w:r w:rsidRPr="00EC25C2">
        <w:t xml:space="preserve">Benson, P. L., Scales, P. C., Hamilton, S. F. and Sesma, A. (2006) 'Positive Youth Development: Theory, Research  and Applications', in Lerner, R.M. (ed.) </w:t>
      </w:r>
      <w:r w:rsidRPr="00EC25C2">
        <w:rPr>
          <w:i/>
        </w:rPr>
        <w:t>Handbook of child psychology</w:t>
      </w:r>
      <w:r w:rsidRPr="00EC25C2">
        <w:t>. New Jersey: John Wiley &amp; Sons, pp. 894-941.</w:t>
      </w:r>
    </w:p>
    <w:p w14:paraId="6D88AEEC" w14:textId="77777777" w:rsidR="00EC25C2" w:rsidRPr="00EC25C2" w:rsidRDefault="00EC25C2" w:rsidP="00EC25C2">
      <w:pPr>
        <w:pStyle w:val="EndNoteBibliography"/>
        <w:spacing w:after="0"/>
      </w:pPr>
      <w:r w:rsidRPr="00EC25C2">
        <w:t xml:space="preserve">Damon, W. (2004) 'What is positive youth development?', </w:t>
      </w:r>
      <w:r w:rsidRPr="00EC25C2">
        <w:rPr>
          <w:i/>
        </w:rPr>
        <w:t>The ANNALS of the American Academy of political and social science,</w:t>
      </w:r>
      <w:r w:rsidRPr="00EC25C2">
        <w:t xml:space="preserve"> 591(1), pp. 13-24.</w:t>
      </w:r>
    </w:p>
    <w:p w14:paraId="13D495AE" w14:textId="77777777" w:rsidR="00EC25C2" w:rsidRPr="00EC25C2" w:rsidRDefault="00EC25C2" w:rsidP="00EC25C2">
      <w:pPr>
        <w:pStyle w:val="EndNoteBibliography"/>
        <w:spacing w:after="0"/>
      </w:pPr>
      <w:r w:rsidRPr="00EC25C2">
        <w:t xml:space="preserve">Davies, B. (2010) 'What do we mean by youth work', in Batsleer, J. and Davies, B. (eds.) </w:t>
      </w:r>
      <w:r w:rsidRPr="00EC25C2">
        <w:rPr>
          <w:i/>
        </w:rPr>
        <w:t>What is youth work</w:t>
      </w:r>
      <w:r w:rsidRPr="00EC25C2">
        <w:t>. Exeter: Sage Publications, pp. 1-6.</w:t>
      </w:r>
    </w:p>
    <w:p w14:paraId="68B35ACC" w14:textId="77777777" w:rsidR="00EC25C2" w:rsidRPr="00EC25C2" w:rsidRDefault="00EC25C2" w:rsidP="00EC25C2">
      <w:pPr>
        <w:pStyle w:val="EndNoteBibliography"/>
        <w:spacing w:after="0"/>
      </w:pPr>
      <w:r w:rsidRPr="00EC25C2">
        <w:t xml:space="preserve">de St Croix, T. (2016) </w:t>
      </w:r>
      <w:r w:rsidRPr="00EC25C2">
        <w:rPr>
          <w:i/>
        </w:rPr>
        <w:t>Grassroots youth work: Policy, passion and resistance in practice.</w:t>
      </w:r>
      <w:r w:rsidRPr="00EC25C2">
        <w:t xml:space="preserve"> Bristol: Policy Press.</w:t>
      </w:r>
    </w:p>
    <w:p w14:paraId="2EF30C8D" w14:textId="2D7E1A2A" w:rsidR="00EC25C2" w:rsidRPr="00EC25C2" w:rsidRDefault="00EC25C2" w:rsidP="00EC25C2">
      <w:pPr>
        <w:pStyle w:val="EndNoteBibliography"/>
        <w:spacing w:after="0"/>
      </w:pPr>
      <w:r w:rsidRPr="00EC25C2">
        <w:t xml:space="preserve">Dickson, K., Vigurs, C.-A. and Newman, M. (2013) </w:t>
      </w:r>
      <w:r w:rsidRPr="00EC25C2">
        <w:rPr>
          <w:i/>
        </w:rPr>
        <w:t>Youth work: A systematic map of the research literature</w:t>
      </w:r>
      <w:r w:rsidRPr="00EC25C2">
        <w:t xml:space="preserve">: Lenus: The Irish Health Repository (1406427489. Available at: </w:t>
      </w:r>
      <w:hyperlink r:id="rId6" w:history="1">
        <w:r w:rsidRPr="00EC25C2">
          <w:rPr>
            <w:rStyle w:val="Hyperlink"/>
          </w:rPr>
          <w:t>https://www.lenus.ie/bitstream/handle/10147/306851/YouthWorkFinal260613.pdf.pdf?sequence=1</w:t>
        </w:r>
      </w:hyperlink>
      <w:r w:rsidRPr="00EC25C2">
        <w:t xml:space="preserve"> (Accessed: 24/05/2022).</w:t>
      </w:r>
    </w:p>
    <w:p w14:paraId="7F9B8B47" w14:textId="4909D4AE" w:rsidR="00EC25C2" w:rsidRPr="00EC25C2" w:rsidRDefault="00EC25C2" w:rsidP="00EC25C2">
      <w:pPr>
        <w:pStyle w:val="EndNoteBibliography"/>
        <w:spacing w:after="0"/>
      </w:pPr>
      <w:r w:rsidRPr="00EC25C2">
        <w:t xml:space="preserve">Fullerton, D., Bamber, J. and Redmond, S. (2021) </w:t>
      </w:r>
      <w:r w:rsidRPr="00EC25C2">
        <w:rPr>
          <w:i/>
        </w:rPr>
        <w:t>Developing effective relationships between youth justice workers and young people: a synthesis of the evidence, REPPP review</w:t>
      </w:r>
      <w:r w:rsidRPr="00EC25C2">
        <w:t xml:space="preserve">: University of Limerick, School of Law. Available at: </w:t>
      </w:r>
      <w:hyperlink r:id="rId7" w:history="1">
        <w:r w:rsidRPr="00EC25C2">
          <w:rPr>
            <w:rStyle w:val="Hyperlink"/>
          </w:rPr>
          <w:t>https://ulir.ul.ie/bitstream/handle/10344/10045/Developing_Effective_Relationships_May2021.pdf?sequence=4</w:t>
        </w:r>
      </w:hyperlink>
      <w:r w:rsidRPr="00EC25C2">
        <w:t xml:space="preserve"> (Accessed: 24/05/2022).</w:t>
      </w:r>
    </w:p>
    <w:p w14:paraId="4C07523B" w14:textId="77777777" w:rsidR="00EC25C2" w:rsidRPr="00EC25C2" w:rsidRDefault="00EC25C2" w:rsidP="00EC25C2">
      <w:pPr>
        <w:pStyle w:val="EndNoteBibliography"/>
        <w:spacing w:after="0"/>
      </w:pPr>
      <w:r w:rsidRPr="00EC25C2">
        <w:t xml:space="preserve">Green, R., Mitchell, P. and Bruun, A. (2013) 'Bonds and bridges: perspectives of service-engaged young people on the value of relationships in addressing alcohol and other drug issues', </w:t>
      </w:r>
      <w:r w:rsidRPr="00EC25C2">
        <w:rPr>
          <w:i/>
        </w:rPr>
        <w:t>Journal of youth studies,</w:t>
      </w:r>
      <w:r w:rsidRPr="00EC25C2">
        <w:t xml:space="preserve"> 16(4), pp. 421-440.</w:t>
      </w:r>
    </w:p>
    <w:p w14:paraId="70BEC727" w14:textId="77777777" w:rsidR="00EC25C2" w:rsidRPr="00EC25C2" w:rsidRDefault="00EC25C2" w:rsidP="00EC25C2">
      <w:pPr>
        <w:pStyle w:val="EndNoteBibliography"/>
        <w:spacing w:after="0"/>
      </w:pPr>
      <w:r w:rsidRPr="00EC25C2">
        <w:t xml:space="preserve">Lau, P. S. and Wu, F. K. (2012) 'Emotional competence as a positive youth development construct: A conceptual review', </w:t>
      </w:r>
      <w:r w:rsidRPr="00EC25C2">
        <w:rPr>
          <w:i/>
        </w:rPr>
        <w:t>The Scientific World Journal,</w:t>
      </w:r>
      <w:r w:rsidRPr="00EC25C2">
        <w:t xml:space="preserve"> 2012.</w:t>
      </w:r>
    </w:p>
    <w:p w14:paraId="022418E4" w14:textId="182B4B79" w:rsidR="00EC25C2" w:rsidRPr="00EC25C2" w:rsidRDefault="00EC25C2" w:rsidP="00EC25C2">
      <w:pPr>
        <w:pStyle w:val="EndNoteBibliography"/>
        <w:spacing w:after="0"/>
      </w:pPr>
      <w:r w:rsidRPr="00EC25C2">
        <w:lastRenderedPageBreak/>
        <w:t xml:space="preserve">Mcgregor, C. (2015) </w:t>
      </w:r>
      <w:r w:rsidRPr="00EC25C2">
        <w:rPr>
          <w:i/>
        </w:rPr>
        <w:t>Universal Youth Work: A Critical Review of the Literature</w:t>
      </w:r>
      <w:r w:rsidRPr="00EC25C2">
        <w:t xml:space="preserve">: University of Edinburgh. Available at: </w:t>
      </w:r>
      <w:hyperlink r:id="rId8" w:history="1">
        <w:r w:rsidRPr="00EC25C2">
          <w:rPr>
            <w:rStyle w:val="Hyperlink"/>
          </w:rPr>
          <w:t>https://www.youthlinkscotland.org/media/1112/youth-work-literature-review-final-may-2015.pdf</w:t>
        </w:r>
      </w:hyperlink>
      <w:r w:rsidRPr="00EC25C2">
        <w:t xml:space="preserve"> (Accessed: 20/05/2022).</w:t>
      </w:r>
    </w:p>
    <w:p w14:paraId="1D8E89E8" w14:textId="0F63304F" w:rsidR="00EC25C2" w:rsidRPr="00EC25C2" w:rsidRDefault="00EC25C2" w:rsidP="00EC25C2">
      <w:pPr>
        <w:pStyle w:val="EndNoteBibliography"/>
        <w:spacing w:after="0"/>
      </w:pPr>
      <w:r w:rsidRPr="00EC25C2">
        <w:t xml:space="preserve">NYA (2022) </w:t>
      </w:r>
      <w:r w:rsidRPr="00EC25C2">
        <w:rPr>
          <w:i/>
        </w:rPr>
        <w:t>What is Youth Work?</w:t>
      </w:r>
      <w:r w:rsidRPr="00EC25C2">
        <w:t xml:space="preserve"> Available at: </w:t>
      </w:r>
      <w:hyperlink r:id="rId9" w:history="1">
        <w:r w:rsidRPr="00EC25C2">
          <w:rPr>
            <w:rStyle w:val="Hyperlink"/>
          </w:rPr>
          <w:t>https://www.nya.org.uk/career-in-youth-work/what-is-youth-work/</w:t>
        </w:r>
      </w:hyperlink>
      <w:r w:rsidRPr="00EC25C2">
        <w:t xml:space="preserve"> (Accessed: 06/0602021 2021).</w:t>
      </w:r>
    </w:p>
    <w:p w14:paraId="79ECD14A" w14:textId="433E6F34" w:rsidR="00EC25C2" w:rsidRPr="00EC25C2" w:rsidRDefault="00EC25C2" w:rsidP="00EC25C2">
      <w:pPr>
        <w:pStyle w:val="EndNoteBibliography"/>
        <w:spacing w:after="0"/>
      </w:pPr>
      <w:r w:rsidRPr="00EC25C2">
        <w:t xml:space="preserve">OECD (2015) </w:t>
      </w:r>
      <w:r w:rsidRPr="00EC25C2">
        <w:rPr>
          <w:i/>
        </w:rPr>
        <w:t>Skills for social progress: The power of social and emotional skills</w:t>
      </w:r>
      <w:r w:rsidRPr="00EC25C2">
        <w:t xml:space="preserve">: Organisation for Economic Co-operation and Development Publishing (9264226141. Available at: </w:t>
      </w:r>
      <w:hyperlink r:id="rId10" w:history="1">
        <w:r w:rsidRPr="00EC25C2">
          <w:rPr>
            <w:rStyle w:val="Hyperlink"/>
          </w:rPr>
          <w:t>https://www.oecd.org/education/ceri/skills-for-social-progress-executive-summary.pdf</w:t>
        </w:r>
      </w:hyperlink>
      <w:r w:rsidRPr="00EC25C2">
        <w:t xml:space="preserve"> (Accessed: 01/05/2022).</w:t>
      </w:r>
    </w:p>
    <w:p w14:paraId="042A4C54" w14:textId="77777777" w:rsidR="00EC25C2" w:rsidRPr="00EC25C2" w:rsidRDefault="00EC25C2" w:rsidP="00EC25C2">
      <w:pPr>
        <w:pStyle w:val="EndNoteBibliography"/>
        <w:spacing w:after="0"/>
      </w:pPr>
      <w:r w:rsidRPr="00EC25C2">
        <w:t xml:space="preserve">Riley, A. (2019) 'Social and emotional learning in practice: A resource review', </w:t>
      </w:r>
      <w:r w:rsidRPr="00EC25C2">
        <w:rPr>
          <w:i/>
        </w:rPr>
        <w:t>Journal of Youth Development,</w:t>
      </w:r>
      <w:r w:rsidRPr="00EC25C2">
        <w:t xml:space="preserve"> 14(3), pp. 212-216.</w:t>
      </w:r>
    </w:p>
    <w:p w14:paraId="7D8EA86B" w14:textId="77777777" w:rsidR="00EC25C2" w:rsidRPr="00EC25C2" w:rsidRDefault="00EC25C2" w:rsidP="00EC25C2">
      <w:pPr>
        <w:pStyle w:val="EndNoteBibliography"/>
        <w:spacing w:after="0"/>
      </w:pPr>
      <w:r w:rsidRPr="00EC25C2">
        <w:t xml:space="preserve">Taylor, T., Connaughton, P., de St Croix, T., Davies, B. and Grace, P. (2018) 'The impact of neoliberalism upon the character and purpose of English youth work and beyond', </w:t>
      </w:r>
      <w:r w:rsidRPr="00EC25C2">
        <w:rPr>
          <w:i/>
        </w:rPr>
        <w:t>The SAGE handbook of youth work practice</w:t>
      </w:r>
      <w:r w:rsidRPr="00EC25C2">
        <w:t>, pp. 84-97.</w:t>
      </w:r>
    </w:p>
    <w:p w14:paraId="14F03428" w14:textId="77777777" w:rsidR="00EC25C2" w:rsidRPr="00EC25C2" w:rsidRDefault="00EC25C2" w:rsidP="00EC25C2">
      <w:pPr>
        <w:pStyle w:val="EndNoteBibliography"/>
      </w:pPr>
      <w:r w:rsidRPr="00EC25C2">
        <w:t xml:space="preserve">Young, K. (2005) </w:t>
      </w:r>
      <w:r w:rsidRPr="00EC25C2">
        <w:rPr>
          <w:i/>
        </w:rPr>
        <w:t>The Art of Youth Work.</w:t>
      </w:r>
      <w:r w:rsidRPr="00EC25C2">
        <w:t xml:space="preserve"> 2nd edn. Lyme Regis: Russell House Publishing.</w:t>
      </w:r>
    </w:p>
    <w:p w14:paraId="3B9C1BC4" w14:textId="0077F49F" w:rsidR="00F502E3" w:rsidRPr="00290CDF" w:rsidRDefault="00A030F4" w:rsidP="00904B34">
      <w:pPr>
        <w:spacing w:line="360" w:lineRule="auto"/>
        <w:rPr>
          <w:color w:val="FF0000"/>
        </w:rPr>
      </w:pPr>
      <w:r>
        <w:fldChar w:fldCharType="end"/>
      </w:r>
    </w:p>
    <w:sectPr w:rsidR="00F502E3" w:rsidRPr="00290CD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48F64B0"/>
    <w:multiLevelType w:val="hybridMultilevel"/>
    <w:tmpl w:val="ABD80FB4"/>
    <w:lvl w:ilvl="0" w:tplc="B47C6F3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07188421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ite Them Righ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F502E3"/>
    <w:rsid w:val="00025F26"/>
    <w:rsid w:val="00040BA6"/>
    <w:rsid w:val="000565BA"/>
    <w:rsid w:val="00064782"/>
    <w:rsid w:val="00075071"/>
    <w:rsid w:val="000B014B"/>
    <w:rsid w:val="000B0798"/>
    <w:rsid w:val="000C4C8E"/>
    <w:rsid w:val="000D725E"/>
    <w:rsid w:val="000E1FBF"/>
    <w:rsid w:val="000E581E"/>
    <w:rsid w:val="00103374"/>
    <w:rsid w:val="001061E1"/>
    <w:rsid w:val="001248A3"/>
    <w:rsid w:val="00142632"/>
    <w:rsid w:val="001454C6"/>
    <w:rsid w:val="00151ABD"/>
    <w:rsid w:val="00154C66"/>
    <w:rsid w:val="00154D62"/>
    <w:rsid w:val="00155AB3"/>
    <w:rsid w:val="00163E9A"/>
    <w:rsid w:val="00181884"/>
    <w:rsid w:val="00190291"/>
    <w:rsid w:val="001A2FA7"/>
    <w:rsid w:val="001A4C64"/>
    <w:rsid w:val="001B08B7"/>
    <w:rsid w:val="001B1A6D"/>
    <w:rsid w:val="001C49D7"/>
    <w:rsid w:val="001F28EB"/>
    <w:rsid w:val="002308ED"/>
    <w:rsid w:val="0023157D"/>
    <w:rsid w:val="002362A5"/>
    <w:rsid w:val="00237C31"/>
    <w:rsid w:val="0024269E"/>
    <w:rsid w:val="00254FAB"/>
    <w:rsid w:val="00255DF7"/>
    <w:rsid w:val="00267DF6"/>
    <w:rsid w:val="00272423"/>
    <w:rsid w:val="00280EC1"/>
    <w:rsid w:val="0028287A"/>
    <w:rsid w:val="00286FED"/>
    <w:rsid w:val="00290CDF"/>
    <w:rsid w:val="00291604"/>
    <w:rsid w:val="0029379E"/>
    <w:rsid w:val="00295C19"/>
    <w:rsid w:val="002E0247"/>
    <w:rsid w:val="002E0BBD"/>
    <w:rsid w:val="0030095E"/>
    <w:rsid w:val="0032430A"/>
    <w:rsid w:val="003876ED"/>
    <w:rsid w:val="003A13AF"/>
    <w:rsid w:val="003B6E28"/>
    <w:rsid w:val="003B79F1"/>
    <w:rsid w:val="003C4116"/>
    <w:rsid w:val="003D1138"/>
    <w:rsid w:val="003D1D43"/>
    <w:rsid w:val="003D456D"/>
    <w:rsid w:val="003F541B"/>
    <w:rsid w:val="003F6A4D"/>
    <w:rsid w:val="004005B7"/>
    <w:rsid w:val="00411501"/>
    <w:rsid w:val="00423A1C"/>
    <w:rsid w:val="00443507"/>
    <w:rsid w:val="00454A3C"/>
    <w:rsid w:val="0046347D"/>
    <w:rsid w:val="004726F5"/>
    <w:rsid w:val="00492781"/>
    <w:rsid w:val="0049741F"/>
    <w:rsid w:val="004A3FD3"/>
    <w:rsid w:val="004A59BE"/>
    <w:rsid w:val="004A5F1F"/>
    <w:rsid w:val="004B4114"/>
    <w:rsid w:val="004B42FA"/>
    <w:rsid w:val="004B4A25"/>
    <w:rsid w:val="004F14B4"/>
    <w:rsid w:val="004F2FCF"/>
    <w:rsid w:val="004F3C95"/>
    <w:rsid w:val="00502833"/>
    <w:rsid w:val="00535CC2"/>
    <w:rsid w:val="005371B5"/>
    <w:rsid w:val="005522B2"/>
    <w:rsid w:val="00571A76"/>
    <w:rsid w:val="00576B3F"/>
    <w:rsid w:val="00590654"/>
    <w:rsid w:val="00592E71"/>
    <w:rsid w:val="005A63CF"/>
    <w:rsid w:val="005C66C6"/>
    <w:rsid w:val="005D660B"/>
    <w:rsid w:val="005E16FF"/>
    <w:rsid w:val="005E2F45"/>
    <w:rsid w:val="0063072A"/>
    <w:rsid w:val="00646458"/>
    <w:rsid w:val="00647920"/>
    <w:rsid w:val="0065440D"/>
    <w:rsid w:val="00663872"/>
    <w:rsid w:val="006A0EF3"/>
    <w:rsid w:val="006A3E42"/>
    <w:rsid w:val="006B2B60"/>
    <w:rsid w:val="006B5DBE"/>
    <w:rsid w:val="006C0BF9"/>
    <w:rsid w:val="006D32E3"/>
    <w:rsid w:val="006D36C1"/>
    <w:rsid w:val="006D6294"/>
    <w:rsid w:val="006E3A78"/>
    <w:rsid w:val="006E74CC"/>
    <w:rsid w:val="00710FB0"/>
    <w:rsid w:val="00711CFD"/>
    <w:rsid w:val="00717BA2"/>
    <w:rsid w:val="00730CB3"/>
    <w:rsid w:val="00734E10"/>
    <w:rsid w:val="00745F81"/>
    <w:rsid w:val="00753EBE"/>
    <w:rsid w:val="00783751"/>
    <w:rsid w:val="007843EB"/>
    <w:rsid w:val="0078591A"/>
    <w:rsid w:val="007A3BB3"/>
    <w:rsid w:val="007B429B"/>
    <w:rsid w:val="007B4CC6"/>
    <w:rsid w:val="007B4D28"/>
    <w:rsid w:val="007B51A0"/>
    <w:rsid w:val="007C6CBC"/>
    <w:rsid w:val="007D0CBA"/>
    <w:rsid w:val="007F52BA"/>
    <w:rsid w:val="008041F9"/>
    <w:rsid w:val="00814FF5"/>
    <w:rsid w:val="0081772D"/>
    <w:rsid w:val="0082443C"/>
    <w:rsid w:val="00824AEA"/>
    <w:rsid w:val="00832E8A"/>
    <w:rsid w:val="008346BC"/>
    <w:rsid w:val="00834B73"/>
    <w:rsid w:val="008415EC"/>
    <w:rsid w:val="00855304"/>
    <w:rsid w:val="00861CE9"/>
    <w:rsid w:val="00876403"/>
    <w:rsid w:val="008775EE"/>
    <w:rsid w:val="008875A4"/>
    <w:rsid w:val="00895E7D"/>
    <w:rsid w:val="008A2094"/>
    <w:rsid w:val="008A2E6E"/>
    <w:rsid w:val="008A377D"/>
    <w:rsid w:val="008B4DCE"/>
    <w:rsid w:val="008D13AD"/>
    <w:rsid w:val="00900D7E"/>
    <w:rsid w:val="00904B34"/>
    <w:rsid w:val="0090722E"/>
    <w:rsid w:val="00911FB5"/>
    <w:rsid w:val="00913032"/>
    <w:rsid w:val="00914A35"/>
    <w:rsid w:val="00914BD3"/>
    <w:rsid w:val="00920D67"/>
    <w:rsid w:val="00925DF4"/>
    <w:rsid w:val="00932450"/>
    <w:rsid w:val="0093537F"/>
    <w:rsid w:val="009442B7"/>
    <w:rsid w:val="00953C98"/>
    <w:rsid w:val="00980B3E"/>
    <w:rsid w:val="00984E02"/>
    <w:rsid w:val="009A2106"/>
    <w:rsid w:val="009A497E"/>
    <w:rsid w:val="009A6B16"/>
    <w:rsid w:val="009C6147"/>
    <w:rsid w:val="009C6E23"/>
    <w:rsid w:val="009D19B7"/>
    <w:rsid w:val="009D517A"/>
    <w:rsid w:val="009D7992"/>
    <w:rsid w:val="009F5A2B"/>
    <w:rsid w:val="00A030F4"/>
    <w:rsid w:val="00A03E87"/>
    <w:rsid w:val="00A207E6"/>
    <w:rsid w:val="00A26166"/>
    <w:rsid w:val="00A4008A"/>
    <w:rsid w:val="00A40164"/>
    <w:rsid w:val="00A42459"/>
    <w:rsid w:val="00A469A3"/>
    <w:rsid w:val="00A61F66"/>
    <w:rsid w:val="00A819F0"/>
    <w:rsid w:val="00A87ADE"/>
    <w:rsid w:val="00AA13BC"/>
    <w:rsid w:val="00AA35A9"/>
    <w:rsid w:val="00AA41F8"/>
    <w:rsid w:val="00AB0378"/>
    <w:rsid w:val="00AB1792"/>
    <w:rsid w:val="00AE6182"/>
    <w:rsid w:val="00AF023F"/>
    <w:rsid w:val="00AF1E74"/>
    <w:rsid w:val="00AF3B1D"/>
    <w:rsid w:val="00B04850"/>
    <w:rsid w:val="00B27B60"/>
    <w:rsid w:val="00B403DA"/>
    <w:rsid w:val="00B866BB"/>
    <w:rsid w:val="00BA16B1"/>
    <w:rsid w:val="00BA1C6A"/>
    <w:rsid w:val="00BD5435"/>
    <w:rsid w:val="00BE0AC1"/>
    <w:rsid w:val="00BE6332"/>
    <w:rsid w:val="00C069AE"/>
    <w:rsid w:val="00C21813"/>
    <w:rsid w:val="00C367FB"/>
    <w:rsid w:val="00C63EBD"/>
    <w:rsid w:val="00C66AA3"/>
    <w:rsid w:val="00C96156"/>
    <w:rsid w:val="00CA3575"/>
    <w:rsid w:val="00CA3D51"/>
    <w:rsid w:val="00CA3F9B"/>
    <w:rsid w:val="00CD77A3"/>
    <w:rsid w:val="00D152BD"/>
    <w:rsid w:val="00D377A7"/>
    <w:rsid w:val="00D456A0"/>
    <w:rsid w:val="00D80FC8"/>
    <w:rsid w:val="00DA0D95"/>
    <w:rsid w:val="00DC2A12"/>
    <w:rsid w:val="00DD1AE3"/>
    <w:rsid w:val="00DD2B35"/>
    <w:rsid w:val="00DD5A48"/>
    <w:rsid w:val="00DD74F9"/>
    <w:rsid w:val="00DE7618"/>
    <w:rsid w:val="00E341E8"/>
    <w:rsid w:val="00E37F26"/>
    <w:rsid w:val="00E559AB"/>
    <w:rsid w:val="00E844AD"/>
    <w:rsid w:val="00E94F15"/>
    <w:rsid w:val="00EA1BF9"/>
    <w:rsid w:val="00EC25C2"/>
    <w:rsid w:val="00EE0A71"/>
    <w:rsid w:val="00EE4921"/>
    <w:rsid w:val="00EF0347"/>
    <w:rsid w:val="00F00BCF"/>
    <w:rsid w:val="00F01EE6"/>
    <w:rsid w:val="00F25B38"/>
    <w:rsid w:val="00F4550B"/>
    <w:rsid w:val="00F456D8"/>
    <w:rsid w:val="00F47B75"/>
    <w:rsid w:val="00F502E3"/>
    <w:rsid w:val="00F554D5"/>
    <w:rsid w:val="00F606DE"/>
    <w:rsid w:val="00F61B38"/>
    <w:rsid w:val="00F64437"/>
    <w:rsid w:val="00F6603F"/>
    <w:rsid w:val="00F66172"/>
    <w:rsid w:val="00F663D6"/>
    <w:rsid w:val="00F84DD3"/>
    <w:rsid w:val="00F86711"/>
    <w:rsid w:val="00F901F6"/>
    <w:rsid w:val="00F95C43"/>
    <w:rsid w:val="00FA4603"/>
    <w:rsid w:val="00FA4A25"/>
    <w:rsid w:val="00FA534D"/>
    <w:rsid w:val="00FA620C"/>
    <w:rsid w:val="00FC019A"/>
    <w:rsid w:val="00FC4245"/>
    <w:rsid w:val="00FC62B6"/>
    <w:rsid w:val="00FF482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E99C55"/>
  <w15:chartTrackingRefBased/>
  <w15:docId w15:val="{8999F5AB-DCC3-434E-8096-78A889113D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030F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030F4"/>
    <w:rPr>
      <w:rFonts w:ascii="Calibri" w:hAnsi="Calibri" w:cs="Calibri"/>
      <w:noProof/>
      <w:lang w:val="en-US"/>
    </w:rPr>
  </w:style>
  <w:style w:type="paragraph" w:customStyle="1" w:styleId="EndNoteBibliography">
    <w:name w:val="EndNote Bibliography"/>
    <w:basedOn w:val="Normal"/>
    <w:link w:val="EndNoteBibliographyChar"/>
    <w:rsid w:val="00A030F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030F4"/>
    <w:rPr>
      <w:rFonts w:ascii="Calibri" w:hAnsi="Calibri" w:cs="Calibri"/>
      <w:noProof/>
      <w:lang w:val="en-US"/>
    </w:rPr>
  </w:style>
  <w:style w:type="character" w:styleId="Hyperlink">
    <w:name w:val="Hyperlink"/>
    <w:basedOn w:val="DefaultParagraphFont"/>
    <w:uiPriority w:val="99"/>
    <w:unhideWhenUsed/>
    <w:rsid w:val="00A87ADE"/>
    <w:rPr>
      <w:color w:val="0563C1" w:themeColor="hyperlink"/>
      <w:u w:val="single"/>
    </w:rPr>
  </w:style>
  <w:style w:type="character" w:customStyle="1" w:styleId="UnresolvedMention1">
    <w:name w:val="Unresolved Mention1"/>
    <w:basedOn w:val="DefaultParagraphFont"/>
    <w:uiPriority w:val="99"/>
    <w:semiHidden/>
    <w:unhideWhenUsed/>
    <w:rsid w:val="00A87ADE"/>
    <w:rPr>
      <w:color w:val="605E5C"/>
      <w:shd w:val="clear" w:color="auto" w:fill="E1DFDD"/>
    </w:rPr>
  </w:style>
  <w:style w:type="character" w:styleId="UnresolvedMention">
    <w:name w:val="Unresolved Mention"/>
    <w:basedOn w:val="DefaultParagraphFont"/>
    <w:uiPriority w:val="99"/>
    <w:semiHidden/>
    <w:unhideWhenUsed/>
    <w:rsid w:val="0049741F"/>
    <w:rPr>
      <w:color w:val="605E5C"/>
      <w:shd w:val="clear" w:color="auto" w:fill="E1DFDD"/>
    </w:rPr>
  </w:style>
  <w:style w:type="character" w:styleId="CommentReference">
    <w:name w:val="annotation reference"/>
    <w:basedOn w:val="DefaultParagraphFont"/>
    <w:uiPriority w:val="99"/>
    <w:semiHidden/>
    <w:unhideWhenUsed/>
    <w:rsid w:val="00576B3F"/>
    <w:rPr>
      <w:sz w:val="16"/>
      <w:szCs w:val="16"/>
    </w:rPr>
  </w:style>
  <w:style w:type="paragraph" w:styleId="CommentText">
    <w:name w:val="annotation text"/>
    <w:basedOn w:val="Normal"/>
    <w:link w:val="CommentTextChar"/>
    <w:uiPriority w:val="99"/>
    <w:unhideWhenUsed/>
    <w:rsid w:val="00576B3F"/>
    <w:pPr>
      <w:spacing w:line="240" w:lineRule="auto"/>
    </w:pPr>
    <w:rPr>
      <w:sz w:val="20"/>
      <w:szCs w:val="20"/>
    </w:rPr>
  </w:style>
  <w:style w:type="character" w:customStyle="1" w:styleId="CommentTextChar">
    <w:name w:val="Comment Text Char"/>
    <w:basedOn w:val="DefaultParagraphFont"/>
    <w:link w:val="CommentText"/>
    <w:uiPriority w:val="99"/>
    <w:rsid w:val="00576B3F"/>
    <w:rPr>
      <w:sz w:val="20"/>
      <w:szCs w:val="20"/>
    </w:rPr>
  </w:style>
  <w:style w:type="paragraph" w:styleId="CommentSubject">
    <w:name w:val="annotation subject"/>
    <w:basedOn w:val="CommentText"/>
    <w:next w:val="CommentText"/>
    <w:link w:val="CommentSubjectChar"/>
    <w:uiPriority w:val="99"/>
    <w:semiHidden/>
    <w:unhideWhenUsed/>
    <w:rsid w:val="00576B3F"/>
    <w:rPr>
      <w:b/>
      <w:bCs/>
    </w:rPr>
  </w:style>
  <w:style w:type="character" w:customStyle="1" w:styleId="CommentSubjectChar">
    <w:name w:val="Comment Subject Char"/>
    <w:basedOn w:val="CommentTextChar"/>
    <w:link w:val="CommentSubject"/>
    <w:uiPriority w:val="99"/>
    <w:semiHidden/>
    <w:rsid w:val="00576B3F"/>
    <w:rPr>
      <w:b/>
      <w:bCs/>
      <w:sz w:val="20"/>
      <w:szCs w:val="20"/>
    </w:rPr>
  </w:style>
  <w:style w:type="paragraph" w:styleId="Revision">
    <w:name w:val="Revision"/>
    <w:hidden/>
    <w:uiPriority w:val="99"/>
    <w:semiHidden/>
    <w:rsid w:val="008875A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youthlinkscotland.org/media/1112/youth-work-literature-review-final-may-2015.pdf" TargetMode="External"/><Relationship Id="rId3" Type="http://schemas.openxmlformats.org/officeDocument/2006/relationships/styles" Target="styles.xml"/><Relationship Id="rId7" Type="http://schemas.openxmlformats.org/officeDocument/2006/relationships/hyperlink" Target="https://ulir.ul.ie/bitstream/handle/10344/10045/Developing_Effective_Relationships_May2021.pdf?sequence=4"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lenus.ie/bitstream/handle/10147/306851/YouthWorkFinal260613.pdf.pdf?sequence=1"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www.oecd.org/education/ceri/skills-for-social-progress-executive-summary.pdf" TargetMode="External"/><Relationship Id="rId4" Type="http://schemas.openxmlformats.org/officeDocument/2006/relationships/settings" Target="settings.xml"/><Relationship Id="rId9" Type="http://schemas.openxmlformats.org/officeDocument/2006/relationships/hyperlink" Target="https://www.nya.org.uk/career-in-youth-work/what-is-youth-wor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75202A-3794-407B-9753-4D3059C1AD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TotalTime>
  <Pages>5</Pages>
  <Words>5901</Words>
  <Characters>33637</Characters>
  <Application>Microsoft Office Word</Application>
  <DocSecurity>0</DocSecurity>
  <Lines>280</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 Hennell</dc:creator>
  <cp:keywords/>
  <dc:description/>
  <cp:lastModifiedBy>Kath Hennell</cp:lastModifiedBy>
  <cp:revision>5</cp:revision>
  <dcterms:created xsi:type="dcterms:W3CDTF">2022-09-27T15:35:00Z</dcterms:created>
  <dcterms:modified xsi:type="dcterms:W3CDTF">2022-10-04T15:03:00Z</dcterms:modified>
</cp:coreProperties>
</file>